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ins w:id="0" w:author="Microsoft Office User" w:date="2018-02-12T16:04:00Z">
        <w:r>
          <w:t xml:space="preserve">  </w:t>
        </w:r>
      </w:ins>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1"/>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1"/>
      <w:r w:rsidR="00B730B3">
        <w:rPr>
          <w:rStyle w:val="CommentReference"/>
          <w:rFonts w:asciiTheme="minorHAnsi" w:eastAsiaTheme="minorHAnsi" w:hAnsiTheme="minorHAnsi" w:cstheme="minorBidi"/>
          <w:color w:val="auto"/>
        </w:rPr>
        <w:commentReference w:id="1"/>
      </w:r>
    </w:p>
    <w:p w14:paraId="29E7C73A" w14:textId="77777777" w:rsidR="00C87659" w:rsidRPr="000646B0" w:rsidRDefault="00C87659" w:rsidP="00C87659"/>
    <w:p w14:paraId="1E955521" w14:textId="38F25FD7" w:rsidR="00CF3277" w:rsidRPr="00AC1AF9" w:rsidRDefault="00CF3277" w:rsidP="00CF3277">
      <w:pPr>
        <w:widowControl w:val="0"/>
        <w:autoSpaceDE w:val="0"/>
        <w:autoSpaceDN w:val="0"/>
        <w:adjustRightInd w:val="0"/>
        <w:rPr>
          <w:highlight w:val="yellow"/>
          <w:rPrChange w:id="2" w:author="Microsoft Office User" w:date="2018-02-21T09:52:00Z">
            <w:rPr/>
          </w:rPrChange>
        </w:rPr>
      </w:pPr>
      <w:r w:rsidRPr="00AC1AF9">
        <w:rPr>
          <w:highlight w:val="yellow"/>
          <w:rPrChange w:id="3" w:author="Microsoft Office User" w:date="2018-02-21T09:52:00Z">
            <w:rPr/>
          </w:rPrChange>
        </w:rPr>
        <w:t xml:space="preserve">There is a </w:t>
      </w:r>
      <w:commentRangeStart w:id="4"/>
      <w:r w:rsidRPr="00AC1AF9">
        <w:rPr>
          <w:highlight w:val="yellow"/>
          <w:rPrChange w:id="5" w:author="Microsoft Office User" w:date="2018-02-21T09:52:00Z">
            <w:rPr/>
          </w:rPrChange>
        </w:rPr>
        <w:t xml:space="preserve">significant increase </w:t>
      </w:r>
      <w:commentRangeEnd w:id="4"/>
      <w:r w:rsidR="00C5649A" w:rsidRPr="00AC1AF9">
        <w:rPr>
          <w:rStyle w:val="CommentReference"/>
          <w:rFonts w:asciiTheme="minorHAnsi" w:eastAsiaTheme="minorHAnsi" w:hAnsiTheme="minorHAnsi" w:cstheme="minorBidi"/>
          <w:highlight w:val="yellow"/>
          <w:rPrChange w:id="6" w:author="Microsoft Office User" w:date="2018-02-21T09:52:00Z">
            <w:rPr>
              <w:rStyle w:val="CommentReference"/>
              <w:rFonts w:asciiTheme="minorHAnsi" w:eastAsiaTheme="minorHAnsi" w:hAnsiTheme="minorHAnsi" w:cstheme="minorBidi"/>
            </w:rPr>
          </w:rPrChange>
        </w:rPr>
        <w:commentReference w:id="4"/>
      </w:r>
      <w:ins w:id="7" w:author="Microsoft Office User" w:date="2018-02-10T00:06:00Z">
        <w:r w:rsidR="00377FE0" w:rsidRPr="00AC1AF9">
          <w:rPr>
            <w:highlight w:val="yellow"/>
            <w:rPrChange w:id="8" w:author="Microsoft Office User" w:date="2018-02-21T09:52:00Z">
              <w:rPr/>
            </w:rPrChange>
          </w:rPr>
          <w:t xml:space="preserve">in </w:t>
        </w:r>
      </w:ins>
      <w:r w:rsidRPr="00AC1AF9">
        <w:rPr>
          <w:highlight w:val="yellow"/>
          <w:rPrChange w:id="9" w:author="Microsoft Office User" w:date="2018-02-21T09:52:00Z">
            <w:rPr/>
          </w:rPrChange>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C1AF9">
        <w:rPr>
          <w:highlight w:val="yellow"/>
          <w:rPrChange w:id="10" w:author="Microsoft Office User" w:date="2018-02-21T09:52:00Z">
            <w:rPr/>
          </w:rPrChange>
        </w:rPr>
        <w:t xml:space="preserve">prevalence of over 39.8% and 18.5%, </w:t>
      </w:r>
      <w:ins w:id="11" w:author="Dave Bridges" w:date="2018-01-31T19:59:00Z">
        <w:r w:rsidR="00C5649A" w:rsidRPr="00AC1AF9">
          <w:rPr>
            <w:highlight w:val="yellow"/>
            <w:rPrChange w:id="12" w:author="Microsoft Office User" w:date="2018-02-21T09:52:00Z">
              <w:rPr/>
            </w:rPrChange>
          </w:rPr>
          <w:t xml:space="preserve">in adults and children </w:t>
        </w:r>
      </w:ins>
      <w:r w:rsidRPr="00AC1AF9">
        <w:rPr>
          <w:highlight w:val="yellow"/>
          <w:rPrChange w:id="13" w:author="Microsoft Office User" w:date="2018-02-21T09:52:00Z">
            <w:rPr/>
          </w:rPrChange>
        </w:rPr>
        <w:fldChar w:fldCharType="begin" w:fldLock="1"/>
      </w:r>
      <w:r w:rsidRPr="00AC1AF9">
        <w:rPr>
          <w:highlight w:val="yellow"/>
          <w:rPrChange w:id="14" w:author="Microsoft Office User" w:date="2018-02-21T09:52:00Z">
            <w:rPr/>
          </w:rPrChange>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C1AF9">
        <w:rPr>
          <w:highlight w:val="yellow"/>
          <w:rPrChange w:id="15" w:author="Microsoft Office User" w:date="2018-02-21T09:52:00Z">
            <w:rPr/>
          </w:rPrChange>
        </w:rPr>
        <w:fldChar w:fldCharType="separate"/>
      </w:r>
      <w:r w:rsidRPr="00AC1AF9">
        <w:rPr>
          <w:noProof/>
          <w:highlight w:val="yellow"/>
          <w:rPrChange w:id="16" w:author="Microsoft Office User" w:date="2018-02-21T09:52:00Z">
            <w:rPr>
              <w:noProof/>
            </w:rPr>
          </w:rPrChange>
        </w:rPr>
        <w:t xml:space="preserve">(Hales </w:t>
      </w:r>
      <w:r w:rsidRPr="00AC1AF9">
        <w:rPr>
          <w:i/>
          <w:noProof/>
          <w:highlight w:val="yellow"/>
          <w:rPrChange w:id="17" w:author="Microsoft Office User" w:date="2018-02-21T09:52:00Z">
            <w:rPr>
              <w:i/>
              <w:noProof/>
            </w:rPr>
          </w:rPrChange>
        </w:rPr>
        <w:t>et al.</w:t>
      </w:r>
      <w:r w:rsidRPr="00AC1AF9">
        <w:rPr>
          <w:noProof/>
          <w:highlight w:val="yellow"/>
          <w:rPrChange w:id="18" w:author="Microsoft Office User" w:date="2018-02-21T09:52:00Z">
            <w:rPr>
              <w:noProof/>
            </w:rPr>
          </w:rPrChange>
        </w:rPr>
        <w:t xml:space="preserve">, 2015; Flegal </w:t>
      </w:r>
      <w:r w:rsidRPr="00AC1AF9">
        <w:rPr>
          <w:i/>
          <w:noProof/>
          <w:highlight w:val="yellow"/>
          <w:rPrChange w:id="19" w:author="Microsoft Office User" w:date="2018-02-21T09:52:00Z">
            <w:rPr>
              <w:i/>
              <w:noProof/>
            </w:rPr>
          </w:rPrChange>
        </w:rPr>
        <w:t>et al.</w:t>
      </w:r>
      <w:r w:rsidRPr="00AC1AF9">
        <w:rPr>
          <w:noProof/>
          <w:highlight w:val="yellow"/>
          <w:rPrChange w:id="20" w:author="Microsoft Office User" w:date="2018-02-21T09:52:00Z">
            <w:rPr>
              <w:noProof/>
            </w:rPr>
          </w:rPrChange>
        </w:rPr>
        <w:t>, 2016)</w:t>
      </w:r>
      <w:r w:rsidRPr="00AC1AF9">
        <w:rPr>
          <w:highlight w:val="yellow"/>
          <w:rPrChange w:id="21" w:author="Microsoft Office User" w:date="2018-02-21T09:52:00Z">
            <w:rPr/>
          </w:rPrChange>
        </w:rPr>
        <w:fldChar w:fldCharType="end"/>
      </w:r>
      <w:r w:rsidRPr="00AC1AF9">
        <w:rPr>
          <w:highlight w:val="yellow"/>
          <w:rPrChange w:id="22" w:author="Microsoft Office User" w:date="2018-02-21T09:52:00Z">
            <w:rPr/>
          </w:rPrChange>
        </w:rPr>
        <w:t xml:space="preserve">. Of concern, pre-pregnancy obesity has been increasing in </w:t>
      </w:r>
      <w:commentRangeStart w:id="23"/>
      <w:r w:rsidRPr="00AC1AF9">
        <w:rPr>
          <w:highlight w:val="yellow"/>
          <w:rPrChange w:id="24" w:author="Microsoft Office User" w:date="2018-02-21T09:52:00Z">
            <w:rPr/>
          </w:rPrChange>
        </w:rPr>
        <w:t xml:space="preserve">tandem </w:t>
      </w:r>
      <w:commentRangeEnd w:id="23"/>
      <w:r w:rsidR="00C5649A" w:rsidRPr="00AC1AF9">
        <w:rPr>
          <w:rStyle w:val="CommentReference"/>
          <w:rFonts w:asciiTheme="minorHAnsi" w:eastAsiaTheme="minorHAnsi" w:hAnsiTheme="minorHAnsi" w:cstheme="minorBidi"/>
          <w:highlight w:val="yellow"/>
          <w:rPrChange w:id="25" w:author="Microsoft Office User" w:date="2018-02-21T09:52:00Z">
            <w:rPr>
              <w:rStyle w:val="CommentReference"/>
              <w:rFonts w:asciiTheme="minorHAnsi" w:eastAsiaTheme="minorHAnsi" w:hAnsiTheme="minorHAnsi" w:cstheme="minorBidi"/>
            </w:rPr>
          </w:rPrChange>
        </w:rPr>
        <w:commentReference w:id="23"/>
      </w:r>
      <w:r w:rsidRPr="00AC1AF9">
        <w:rPr>
          <w:highlight w:val="yellow"/>
          <w:rPrChange w:id="26" w:author="Microsoft Office User" w:date="2018-02-21T09:52:00Z">
            <w:rPr/>
          </w:rPrChange>
        </w:rPr>
        <w:fldChar w:fldCharType="begin" w:fldLock="1"/>
      </w:r>
      <w:r w:rsidRPr="00AC1AF9">
        <w:rPr>
          <w:highlight w:val="yellow"/>
          <w:rPrChange w:id="27" w:author="Microsoft Office User" w:date="2018-02-21T09:52:00Z">
            <w:rPr/>
          </w:rPrChange>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C1AF9">
        <w:rPr>
          <w:highlight w:val="yellow"/>
          <w:rPrChange w:id="28" w:author="Microsoft Office User" w:date="2018-02-21T09:52:00Z">
            <w:rPr/>
          </w:rPrChange>
        </w:rPr>
        <w:fldChar w:fldCharType="separate"/>
      </w:r>
      <w:r w:rsidRPr="00AC1AF9">
        <w:rPr>
          <w:noProof/>
          <w:highlight w:val="yellow"/>
          <w:rPrChange w:id="29" w:author="Microsoft Office User" w:date="2018-02-21T09:52:00Z">
            <w:rPr>
              <w:noProof/>
            </w:rPr>
          </w:rPrChange>
        </w:rPr>
        <w:t xml:space="preserve">(Branum </w:t>
      </w:r>
      <w:r w:rsidRPr="00AC1AF9">
        <w:rPr>
          <w:i/>
          <w:noProof/>
          <w:highlight w:val="yellow"/>
          <w:rPrChange w:id="30" w:author="Microsoft Office User" w:date="2018-02-21T09:52:00Z">
            <w:rPr>
              <w:i/>
              <w:noProof/>
            </w:rPr>
          </w:rPrChange>
        </w:rPr>
        <w:t>et al.</w:t>
      </w:r>
      <w:r w:rsidRPr="00AC1AF9">
        <w:rPr>
          <w:noProof/>
          <w:highlight w:val="yellow"/>
          <w:rPrChange w:id="31" w:author="Microsoft Office User" w:date="2018-02-21T09:52:00Z">
            <w:rPr>
              <w:noProof/>
            </w:rPr>
          </w:rPrChange>
        </w:rPr>
        <w:t>, 2014)</w:t>
      </w:r>
      <w:r w:rsidRPr="00AC1AF9">
        <w:rPr>
          <w:highlight w:val="yellow"/>
          <w:rPrChange w:id="32" w:author="Microsoft Office User" w:date="2018-02-21T09:52:00Z">
            <w:rPr/>
          </w:rPrChange>
        </w:rPr>
        <w:fldChar w:fldCharType="end"/>
      </w:r>
      <w:r w:rsidRPr="00AC1AF9">
        <w:rPr>
          <w:highlight w:val="yellow"/>
          <w:rPrChange w:id="33" w:author="Microsoft Office User" w:date="2018-02-21T09:52:00Z">
            <w:rPr/>
          </w:rPrChange>
        </w:rPr>
        <w:t xml:space="preserve">. Maternal obesity has a long-term effect on the health of the mother </w:t>
      </w:r>
      <w:r w:rsidRPr="00AC1AF9">
        <w:rPr>
          <w:highlight w:val="yellow"/>
          <w:rPrChange w:id="34" w:author="Microsoft Office User" w:date="2018-02-21T09:52:00Z">
            <w:rPr/>
          </w:rPrChange>
        </w:rPr>
        <w:fldChar w:fldCharType="begin" w:fldLock="1"/>
      </w:r>
      <w:r w:rsidRPr="00AC1AF9">
        <w:rPr>
          <w:highlight w:val="yellow"/>
          <w:rPrChange w:id="35" w:author="Microsoft Office User" w:date="2018-02-21T09:52:00Z">
            <w:rPr/>
          </w:rPrChange>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C1AF9">
        <w:rPr>
          <w:highlight w:val="yellow"/>
          <w:rPrChange w:id="36" w:author="Microsoft Office User" w:date="2018-02-21T09:52:00Z">
            <w:rPr/>
          </w:rPrChange>
        </w:rPr>
        <w:fldChar w:fldCharType="separate"/>
      </w:r>
      <w:r w:rsidRPr="00AC1AF9">
        <w:rPr>
          <w:noProof/>
          <w:highlight w:val="yellow"/>
          <w:rPrChange w:id="37" w:author="Microsoft Office User" w:date="2018-02-21T09:52:00Z">
            <w:rPr>
              <w:noProof/>
            </w:rPr>
          </w:rPrChange>
        </w:rPr>
        <w:t xml:space="preserve">(Sebire </w:t>
      </w:r>
      <w:r w:rsidRPr="00AC1AF9">
        <w:rPr>
          <w:i/>
          <w:noProof/>
          <w:highlight w:val="yellow"/>
          <w:rPrChange w:id="38" w:author="Microsoft Office User" w:date="2018-02-21T09:52:00Z">
            <w:rPr>
              <w:i/>
              <w:noProof/>
            </w:rPr>
          </w:rPrChange>
        </w:rPr>
        <w:t>et al.</w:t>
      </w:r>
      <w:r w:rsidRPr="00AC1AF9">
        <w:rPr>
          <w:noProof/>
          <w:highlight w:val="yellow"/>
          <w:rPrChange w:id="39" w:author="Microsoft Office User" w:date="2018-02-21T09:52:00Z">
            <w:rPr>
              <w:noProof/>
            </w:rPr>
          </w:rPrChange>
        </w:rPr>
        <w:t>, 2001)</w:t>
      </w:r>
      <w:r w:rsidRPr="00AC1AF9">
        <w:rPr>
          <w:highlight w:val="yellow"/>
          <w:rPrChange w:id="40" w:author="Microsoft Office User" w:date="2018-02-21T09:52:00Z">
            <w:rPr/>
          </w:rPrChange>
        </w:rPr>
        <w:fldChar w:fldCharType="end"/>
      </w:r>
      <w:r w:rsidRPr="00AC1AF9">
        <w:rPr>
          <w:highlight w:val="yellow"/>
          <w:rPrChange w:id="41" w:author="Microsoft Office User" w:date="2018-02-21T09:52:00Z">
            <w:rPr/>
          </w:rPrChange>
        </w:rPr>
        <w:t xml:space="preserve"> and the offspring </w:t>
      </w:r>
      <w:r w:rsidRPr="00AC1AF9">
        <w:rPr>
          <w:highlight w:val="yellow"/>
          <w:rPrChange w:id="42" w:author="Microsoft Office User" w:date="2018-02-21T09:52:00Z">
            <w:rPr/>
          </w:rPrChange>
        </w:rPr>
        <w:fldChar w:fldCharType="begin" w:fldLock="1"/>
      </w:r>
      <w:r w:rsidRPr="00AC1AF9">
        <w:rPr>
          <w:highlight w:val="yellow"/>
          <w:rPrChange w:id="43" w:author="Microsoft Office User" w:date="2018-02-21T09:52:00Z">
            <w:rPr/>
          </w:rPrChange>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C1AF9">
        <w:rPr>
          <w:highlight w:val="yellow"/>
          <w:rPrChange w:id="44" w:author="Microsoft Office User" w:date="2018-02-21T09:52:00Z">
            <w:rPr/>
          </w:rPrChange>
        </w:rPr>
        <w:fldChar w:fldCharType="separate"/>
      </w:r>
      <w:r w:rsidRPr="00AC1AF9">
        <w:rPr>
          <w:noProof/>
          <w:highlight w:val="yellow"/>
          <w:rPrChange w:id="45" w:author="Microsoft Office User" w:date="2018-02-21T09:52:00Z">
            <w:rPr>
              <w:noProof/>
            </w:rPr>
          </w:rPrChange>
        </w:rPr>
        <w:t>(O’Reilly &amp; Reynolds, 2013)</w:t>
      </w:r>
      <w:r w:rsidRPr="00AC1AF9">
        <w:rPr>
          <w:highlight w:val="yellow"/>
          <w:rPrChange w:id="46" w:author="Microsoft Office User" w:date="2018-02-21T09:52:00Z">
            <w:rPr/>
          </w:rPrChange>
        </w:rPr>
        <w:fldChar w:fldCharType="end"/>
      </w:r>
      <w:r w:rsidRPr="00AC1AF9">
        <w:rPr>
          <w:highlight w:val="yellow"/>
          <w:rPrChange w:id="47" w:author="Microsoft Office User" w:date="2018-02-21T09:52:00Z">
            <w:rPr/>
          </w:rPrChange>
        </w:rPr>
        <w:t xml:space="preserve">. </w:t>
      </w:r>
      <w:ins w:id="48" w:author="Dave Bridges" w:date="2018-01-31T20:01:00Z">
        <w:r w:rsidR="00FA3BA3" w:rsidRPr="00AC1AF9">
          <w:rPr>
            <w:highlight w:val="yellow"/>
            <w:rPrChange w:id="49" w:author="Microsoft Office User" w:date="2018-02-21T09:52:00Z">
              <w:rPr/>
            </w:rPrChange>
          </w:rPr>
          <w:t xml:space="preserve">Children </w:t>
        </w:r>
      </w:ins>
      <w:r w:rsidRPr="00AC1AF9">
        <w:rPr>
          <w:highlight w:val="yellow"/>
          <w:rPrChange w:id="50" w:author="Microsoft Office User" w:date="2018-02-21T09:52:00Z">
            <w:rPr/>
          </w:rPrChange>
        </w:rPr>
        <w:t xml:space="preserve">of obese mothers are at a </w:t>
      </w:r>
      <w:commentRangeStart w:id="51"/>
      <w:r w:rsidRPr="00AC1AF9">
        <w:rPr>
          <w:highlight w:val="yellow"/>
          <w:rPrChange w:id="52" w:author="Microsoft Office User" w:date="2018-02-21T09:52:00Z">
            <w:rPr/>
          </w:rPrChange>
        </w:rPr>
        <w:t xml:space="preserve">higher </w:t>
      </w:r>
      <w:commentRangeEnd w:id="51"/>
      <w:r w:rsidR="00FA3BA3" w:rsidRPr="00AC1AF9">
        <w:rPr>
          <w:rStyle w:val="CommentReference"/>
          <w:rFonts w:asciiTheme="minorHAnsi" w:eastAsiaTheme="minorHAnsi" w:hAnsiTheme="minorHAnsi" w:cstheme="minorBidi"/>
          <w:highlight w:val="yellow"/>
          <w:rPrChange w:id="53" w:author="Microsoft Office User" w:date="2018-02-21T09:52:00Z">
            <w:rPr>
              <w:rStyle w:val="CommentReference"/>
              <w:rFonts w:asciiTheme="minorHAnsi" w:eastAsiaTheme="minorHAnsi" w:hAnsiTheme="minorHAnsi" w:cstheme="minorBidi"/>
            </w:rPr>
          </w:rPrChange>
        </w:rPr>
        <w:commentReference w:id="51"/>
      </w:r>
      <w:r w:rsidRPr="00AC1AF9">
        <w:rPr>
          <w:highlight w:val="yellow"/>
          <w:rPrChange w:id="54" w:author="Microsoft Office User" w:date="2018-02-21T09:52:00Z">
            <w:rPr/>
          </w:rPrChange>
        </w:rPr>
        <w:t xml:space="preserve">risk of developing </w:t>
      </w:r>
      <w:commentRangeStart w:id="55"/>
      <w:r w:rsidRPr="00AC1AF9">
        <w:rPr>
          <w:highlight w:val="yellow"/>
          <w:rPrChange w:id="56" w:author="Microsoft Office User" w:date="2018-02-21T09:52:00Z">
            <w:rPr/>
          </w:rPrChange>
        </w:rPr>
        <w:t xml:space="preserve">insulin resistance </w:t>
      </w:r>
      <w:commentRangeEnd w:id="55"/>
      <w:r w:rsidR="00130100" w:rsidRPr="00AC1AF9">
        <w:rPr>
          <w:rStyle w:val="CommentReference"/>
          <w:rFonts w:asciiTheme="minorHAnsi" w:eastAsiaTheme="minorHAnsi" w:hAnsiTheme="minorHAnsi" w:cstheme="minorBidi"/>
          <w:highlight w:val="yellow"/>
          <w:rPrChange w:id="57" w:author="Microsoft Office User" w:date="2018-02-21T09:52:00Z">
            <w:rPr>
              <w:rStyle w:val="CommentReference"/>
              <w:rFonts w:asciiTheme="minorHAnsi" w:eastAsiaTheme="minorHAnsi" w:hAnsiTheme="minorHAnsi" w:cstheme="minorBidi"/>
            </w:rPr>
          </w:rPrChange>
        </w:rPr>
        <w:commentReference w:id="55"/>
      </w:r>
      <w:r w:rsidRPr="00AC1AF9">
        <w:rPr>
          <w:highlight w:val="yellow"/>
          <w:rPrChange w:id="58" w:author="Microsoft Office User" w:date="2018-02-21T09:52:00Z">
            <w:rPr/>
          </w:rPrChange>
        </w:rPr>
        <w:fldChar w:fldCharType="begin" w:fldLock="1"/>
      </w:r>
      <w:r w:rsidRPr="00AC1AF9">
        <w:rPr>
          <w:highlight w:val="yellow"/>
          <w:rPrChange w:id="59" w:author="Microsoft Office User" w:date="2018-02-21T09:52:00Z">
            <w:rPr/>
          </w:rPrChange>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C1AF9">
        <w:rPr>
          <w:highlight w:val="yellow"/>
          <w:rPrChange w:id="60" w:author="Microsoft Office User" w:date="2018-02-21T09:52:00Z">
            <w:rPr/>
          </w:rPrChange>
        </w:rPr>
        <w:fldChar w:fldCharType="separate"/>
      </w:r>
      <w:r w:rsidRPr="00AC1AF9">
        <w:rPr>
          <w:noProof/>
          <w:highlight w:val="yellow"/>
          <w:rPrChange w:id="61" w:author="Microsoft Office User" w:date="2018-02-21T09:52:00Z">
            <w:rPr>
              <w:noProof/>
            </w:rPr>
          </w:rPrChange>
        </w:rPr>
        <w:t xml:space="preserve">(Samuelsson </w:t>
      </w:r>
      <w:r w:rsidRPr="00AC1AF9">
        <w:rPr>
          <w:i/>
          <w:noProof/>
          <w:highlight w:val="yellow"/>
          <w:rPrChange w:id="62" w:author="Microsoft Office User" w:date="2018-02-21T09:52:00Z">
            <w:rPr>
              <w:i/>
              <w:noProof/>
            </w:rPr>
          </w:rPrChange>
        </w:rPr>
        <w:t>et al.</w:t>
      </w:r>
      <w:r w:rsidRPr="00AC1AF9">
        <w:rPr>
          <w:noProof/>
          <w:highlight w:val="yellow"/>
          <w:rPrChange w:id="63" w:author="Microsoft Office User" w:date="2018-02-21T09:52:00Z">
            <w:rPr>
              <w:noProof/>
            </w:rPr>
          </w:rPrChange>
        </w:rPr>
        <w:t xml:space="preserve">, 2008; Mingrone </w:t>
      </w:r>
      <w:r w:rsidRPr="00AC1AF9">
        <w:rPr>
          <w:i/>
          <w:noProof/>
          <w:highlight w:val="yellow"/>
          <w:rPrChange w:id="64" w:author="Microsoft Office User" w:date="2018-02-21T09:52:00Z">
            <w:rPr>
              <w:i/>
              <w:noProof/>
            </w:rPr>
          </w:rPrChange>
        </w:rPr>
        <w:t>et al.</w:t>
      </w:r>
      <w:r w:rsidRPr="00AC1AF9">
        <w:rPr>
          <w:noProof/>
          <w:highlight w:val="yellow"/>
          <w:rPrChange w:id="65" w:author="Microsoft Office User" w:date="2018-02-21T09:52:00Z">
            <w:rPr>
              <w:noProof/>
            </w:rPr>
          </w:rPrChange>
        </w:rPr>
        <w:t>, 2008)</w:t>
      </w:r>
      <w:r w:rsidRPr="00AC1AF9">
        <w:rPr>
          <w:highlight w:val="yellow"/>
          <w:rPrChange w:id="66" w:author="Microsoft Office User" w:date="2018-02-21T09:52:00Z">
            <w:rPr/>
          </w:rPrChange>
        </w:rPr>
        <w:fldChar w:fldCharType="end"/>
      </w:r>
      <w:r w:rsidRPr="00AC1AF9">
        <w:rPr>
          <w:highlight w:val="yellow"/>
          <w:rPrChange w:id="67" w:author="Microsoft Office User" w:date="2018-02-21T09:52:00Z">
            <w:rPr/>
          </w:rPrChange>
        </w:rPr>
        <w:t xml:space="preserve">, which increases their risk of developing diabetes </w:t>
      </w:r>
      <w:r w:rsidRPr="00AC1AF9">
        <w:rPr>
          <w:highlight w:val="yellow"/>
          <w:rPrChange w:id="68" w:author="Microsoft Office User" w:date="2018-02-21T09:52:00Z">
            <w:rPr/>
          </w:rPrChange>
        </w:rPr>
        <w:fldChar w:fldCharType="begin" w:fldLock="1"/>
      </w:r>
      <w:r w:rsidRPr="00AC1AF9">
        <w:rPr>
          <w:highlight w:val="yellow"/>
          <w:rPrChange w:id="69"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70" w:author="Microsoft Office User" w:date="2018-02-21T09:52:00Z">
            <w:rPr/>
          </w:rPrChange>
        </w:rPr>
        <w:fldChar w:fldCharType="separate"/>
      </w:r>
      <w:r w:rsidRPr="00AC1AF9">
        <w:rPr>
          <w:noProof/>
          <w:highlight w:val="yellow"/>
          <w:rPrChange w:id="71" w:author="Microsoft Office User" w:date="2018-02-21T09:52:00Z">
            <w:rPr>
              <w:noProof/>
            </w:rPr>
          </w:rPrChange>
        </w:rPr>
        <w:t xml:space="preserve">(Catalano </w:t>
      </w:r>
      <w:r w:rsidRPr="00AC1AF9">
        <w:rPr>
          <w:i/>
          <w:noProof/>
          <w:highlight w:val="yellow"/>
          <w:rPrChange w:id="72" w:author="Microsoft Office User" w:date="2018-02-21T09:52:00Z">
            <w:rPr>
              <w:i/>
              <w:noProof/>
            </w:rPr>
          </w:rPrChange>
        </w:rPr>
        <w:t>et al.</w:t>
      </w:r>
      <w:r w:rsidRPr="00AC1AF9">
        <w:rPr>
          <w:noProof/>
          <w:highlight w:val="yellow"/>
          <w:rPrChange w:id="73" w:author="Microsoft Office User" w:date="2018-02-21T09:52:00Z">
            <w:rPr>
              <w:noProof/>
            </w:rPr>
          </w:rPrChange>
        </w:rPr>
        <w:t>, 2009)</w:t>
      </w:r>
      <w:r w:rsidRPr="00AC1AF9">
        <w:rPr>
          <w:highlight w:val="yellow"/>
          <w:rPrChange w:id="74" w:author="Microsoft Office User" w:date="2018-02-21T09:52:00Z">
            <w:rPr/>
          </w:rPrChange>
        </w:rPr>
        <w:fldChar w:fldCharType="end"/>
      </w:r>
      <w:r w:rsidRPr="00AC1AF9">
        <w:rPr>
          <w:noProof/>
          <w:highlight w:val="yellow"/>
          <w:rPrChange w:id="75" w:author="Microsoft Office User" w:date="2018-02-21T09:52:00Z">
            <w:rPr>
              <w:noProof/>
            </w:rPr>
          </w:rPrChange>
        </w:rPr>
        <w:t xml:space="preserve">. </w:t>
      </w:r>
      <w:commentRangeStart w:id="76"/>
      <w:r w:rsidRPr="00AC1AF9">
        <w:rPr>
          <w:highlight w:val="yellow"/>
          <w:rPrChange w:id="77" w:author="Microsoft Office User" w:date="2018-02-21T09:52:00Z">
            <w:rPr/>
          </w:rPrChange>
        </w:rPr>
        <w:t xml:space="preserve">Fetuses </w:t>
      </w:r>
      <w:commentRangeEnd w:id="76"/>
      <w:r w:rsidR="00DB1126" w:rsidRPr="00AC1AF9">
        <w:rPr>
          <w:rStyle w:val="CommentReference"/>
          <w:rFonts w:asciiTheme="minorHAnsi" w:eastAsiaTheme="minorHAnsi" w:hAnsiTheme="minorHAnsi" w:cstheme="minorBidi"/>
          <w:highlight w:val="yellow"/>
          <w:rPrChange w:id="78" w:author="Microsoft Office User" w:date="2018-02-21T09:52:00Z">
            <w:rPr>
              <w:rStyle w:val="CommentReference"/>
              <w:rFonts w:asciiTheme="minorHAnsi" w:eastAsiaTheme="minorHAnsi" w:hAnsiTheme="minorHAnsi" w:cstheme="minorBidi"/>
            </w:rPr>
          </w:rPrChange>
        </w:rPr>
        <w:commentReference w:id="76"/>
      </w:r>
      <w:r w:rsidRPr="00AC1AF9">
        <w:rPr>
          <w:highlight w:val="yellow"/>
          <w:rPrChange w:id="79" w:author="Microsoft Office User" w:date="2018-02-21T09:52:00Z">
            <w:rPr/>
          </w:rPrChange>
        </w:rPr>
        <w:t xml:space="preserve">of obese mothers have a significantly higher HOMA-IR index compared to fetuses of lean mothers indicating that offspring insulin resistance can develop during gestation </w:t>
      </w:r>
      <w:r w:rsidRPr="00AC1AF9">
        <w:rPr>
          <w:highlight w:val="yellow"/>
          <w:rPrChange w:id="80" w:author="Microsoft Office User" w:date="2018-02-21T09:52:00Z">
            <w:rPr/>
          </w:rPrChange>
        </w:rPr>
        <w:fldChar w:fldCharType="begin" w:fldLock="1"/>
      </w:r>
      <w:r w:rsidRPr="00AC1AF9">
        <w:rPr>
          <w:highlight w:val="yellow"/>
          <w:rPrChange w:id="81"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82" w:author="Microsoft Office User" w:date="2018-02-21T09:52:00Z">
            <w:rPr/>
          </w:rPrChange>
        </w:rPr>
        <w:fldChar w:fldCharType="separate"/>
      </w:r>
      <w:r w:rsidRPr="00AC1AF9">
        <w:rPr>
          <w:noProof/>
          <w:highlight w:val="yellow"/>
          <w:rPrChange w:id="83" w:author="Microsoft Office User" w:date="2018-02-21T09:52:00Z">
            <w:rPr>
              <w:noProof/>
            </w:rPr>
          </w:rPrChange>
        </w:rPr>
        <w:t xml:space="preserve">(Catalano </w:t>
      </w:r>
      <w:r w:rsidRPr="00AC1AF9">
        <w:rPr>
          <w:i/>
          <w:noProof/>
          <w:highlight w:val="yellow"/>
          <w:rPrChange w:id="84" w:author="Microsoft Office User" w:date="2018-02-21T09:52:00Z">
            <w:rPr>
              <w:i/>
              <w:noProof/>
            </w:rPr>
          </w:rPrChange>
        </w:rPr>
        <w:t>et al.</w:t>
      </w:r>
      <w:r w:rsidRPr="00AC1AF9">
        <w:rPr>
          <w:noProof/>
          <w:highlight w:val="yellow"/>
          <w:rPrChange w:id="85" w:author="Microsoft Office User" w:date="2018-02-21T09:52:00Z">
            <w:rPr>
              <w:noProof/>
            </w:rPr>
          </w:rPrChange>
        </w:rPr>
        <w:t>, 2009)</w:t>
      </w:r>
      <w:r w:rsidRPr="00AC1AF9">
        <w:rPr>
          <w:highlight w:val="yellow"/>
          <w:rPrChange w:id="86" w:author="Microsoft Office User" w:date="2018-02-21T09:52:00Z">
            <w:rPr/>
          </w:rPrChange>
        </w:rPr>
        <w:fldChar w:fldCharType="end"/>
      </w:r>
      <w:r w:rsidRPr="00AC1AF9">
        <w:rPr>
          <w:highlight w:val="yellow"/>
          <w:rPrChange w:id="87" w:author="Microsoft Office User" w:date="2018-02-21T09:52:00Z">
            <w:rPr/>
          </w:rPrChange>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2C149AC" w:rsidR="00CA3DD9" w:rsidRPr="000646B0" w:rsidRDefault="00B40330" w:rsidP="00CA3DD9">
      <w:commentRangeStart w:id="88"/>
      <w:r w:rsidRPr="00AC1AF9">
        <w:t>The placenta is the rate-limiting step for fetal nutrient acquisition</w:t>
      </w:r>
      <w:ins w:id="89" w:author="Microsoft Office User" w:date="2018-02-10T00:12:00Z">
        <w:r w:rsidR="00D41786" w:rsidRPr="00AC1AF9">
          <w:t xml:space="preserve"> </w:t>
        </w:r>
        <w:r w:rsidR="00D41786" w:rsidRPr="00AC1AF9">
          <w:fldChar w:fldCharType="begin" w:fldLock="1"/>
        </w:r>
      </w:ins>
      <w:r w:rsidR="005E2D7E" w:rsidRPr="00AC1AF9">
        <w:rPr>
          <w:rPrChange w:id="90"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C1AF9">
        <w:rPr>
          <w:rPrChange w:id="91" w:author="Microsoft Office User" w:date="2018-02-21T09:52:00Z">
            <w:rPr/>
          </w:rPrChange>
        </w:rPr>
        <w:fldChar w:fldCharType="separate"/>
      </w:r>
      <w:r w:rsidR="005E2D7E" w:rsidRPr="00AC1AF9">
        <w:rPr>
          <w:noProof/>
        </w:rPr>
        <w:t xml:space="preserve">(Brett </w:t>
      </w:r>
      <w:r w:rsidR="005E2D7E" w:rsidRPr="00AC1AF9">
        <w:rPr>
          <w:i/>
          <w:noProof/>
        </w:rPr>
        <w:t>et al.</w:t>
      </w:r>
      <w:r w:rsidR="005E2D7E" w:rsidRPr="00AC1AF9">
        <w:rPr>
          <w:noProof/>
        </w:rPr>
        <w:t>, 2014)</w:t>
      </w:r>
      <w:ins w:id="92" w:author="Microsoft Office User" w:date="2018-02-10T00:12:00Z">
        <w:r w:rsidR="00D41786" w:rsidRPr="00AC1AF9">
          <w:fldChar w:fldCharType="end"/>
        </w:r>
      </w:ins>
      <w:r w:rsidRPr="00AC1AF9">
        <w:t xml:space="preserve">, and hence, fully understanding the placental nutrient transport will help develop future treatments that limit </w:t>
      </w:r>
      <w:r w:rsidRPr="00DC3D98">
        <w:t xml:space="preserve">the effects of maternal obesity on the offspring. </w:t>
      </w:r>
      <w:ins w:id="93" w:author="Dave Bridges" w:date="2018-01-31T20:07:00Z">
        <w:r w:rsidR="00DB1126" w:rsidRPr="00DC3D98">
          <w:t>In this article we will</w:t>
        </w:r>
      </w:ins>
      <w:r w:rsidR="00CF3277" w:rsidRPr="00DC3D98">
        <w:t xml:space="preserve"> </w:t>
      </w:r>
      <w:ins w:id="94" w:author="Dave Bridges" w:date="2018-01-31T20:07:00Z">
        <w:r w:rsidR="00DB1126" w:rsidRPr="00DC3D98">
          <w:t>examine</w:t>
        </w:r>
        <w:r w:rsidR="00DB1126" w:rsidRPr="001F297C">
          <w:t xml:space="preserve"> </w:t>
        </w:r>
      </w:ins>
      <w:commentRangeStart w:id="95"/>
      <w:r w:rsidR="00CF3277" w:rsidRPr="001F297C">
        <w:t>the hypothesis</w:t>
      </w:r>
      <w:commentRangeEnd w:id="95"/>
      <w:r w:rsidR="000B43B5" w:rsidRPr="00AC1AF9">
        <w:rPr>
          <w:rStyle w:val="CommentReference"/>
          <w:rFonts w:asciiTheme="minorHAnsi" w:eastAsiaTheme="minorHAnsi" w:hAnsiTheme="minorHAnsi" w:cstheme="minorBidi"/>
        </w:rPr>
        <w:commentReference w:id="95"/>
      </w:r>
      <w:r w:rsidR="00CF3277" w:rsidRPr="00AC1AF9">
        <w:t xml:space="preserve"> that maternal obesity influences the offspring health through altering the maternofetal interface and placental transport capacity</w:t>
      </w:r>
      <w:ins w:id="96" w:author="Microsoft Office User" w:date="2018-02-10T00:26:00Z">
        <w:r w:rsidR="00A446AD" w:rsidRPr="00AC1AF9">
          <w:t xml:space="preserve"> </w:t>
        </w:r>
        <w:r w:rsidR="00A446AD" w:rsidRPr="00AC1AF9">
          <w:fldChar w:fldCharType="begin" w:fldLock="1"/>
        </w:r>
      </w:ins>
      <w:r w:rsidR="00A446AD" w:rsidRPr="00AC1AF9">
        <w:rPr>
          <w:rPrChange w:id="97" w:author="Microsoft Office User" w:date="2018-02-21T09:52:00Z">
            <w:rPr/>
          </w:rPrChange>
        </w:rPr>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C1AF9">
        <w:rPr>
          <w:rPrChange w:id="98" w:author="Microsoft Office User" w:date="2018-02-21T09:52:00Z">
            <w:rPr/>
          </w:rPrChange>
        </w:rPr>
        <w:fldChar w:fldCharType="separate"/>
      </w:r>
      <w:r w:rsidR="00A446AD" w:rsidRPr="00AC1AF9">
        <w:rPr>
          <w:noProof/>
        </w:rPr>
        <w:t xml:space="preserve">(Díaz </w:t>
      </w:r>
      <w:r w:rsidR="00A446AD" w:rsidRPr="00AC1AF9">
        <w:rPr>
          <w:i/>
          <w:noProof/>
        </w:rPr>
        <w:t>et al.</w:t>
      </w:r>
      <w:r w:rsidR="00A446AD" w:rsidRPr="00AC1AF9">
        <w:rPr>
          <w:noProof/>
        </w:rPr>
        <w:t>, 2014)</w:t>
      </w:r>
      <w:ins w:id="99" w:author="Microsoft Office User" w:date="2018-02-10T00:26:00Z">
        <w:r w:rsidR="00A446AD" w:rsidRPr="00AC1AF9">
          <w:fldChar w:fldCharType="end"/>
        </w:r>
      </w:ins>
      <w:r w:rsidR="00CF3277" w:rsidRPr="00AC1AF9">
        <w:t xml:space="preserve">. The placenta is highly regulated to ensure adequate growth of the fetus in normal pregnancies </w:t>
      </w:r>
      <w:r w:rsidR="00CF3277" w:rsidRPr="00AC1AF9">
        <w:fldChar w:fldCharType="begin" w:fldLock="1"/>
      </w:r>
      <w:r w:rsidR="00CF3277" w:rsidRPr="00AC1AF9">
        <w:rPr>
          <w:rPrChange w:id="100" w:author="Microsoft Office User" w:date="2018-02-21T09:52:00Z">
            <w:rPr/>
          </w:rPrChange>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C1AF9">
        <w:rPr>
          <w:rPrChange w:id="101" w:author="Microsoft Office User" w:date="2018-02-21T09:52:00Z">
            <w:rPr/>
          </w:rPrChange>
        </w:rPr>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ins w:id="102" w:author="Dave Bridges" w:date="2018-01-31T20:08:00Z">
        <w:r w:rsidR="000B43B5" w:rsidRPr="00AC1AF9">
          <w:t>altered</w:t>
        </w:r>
      </w:ins>
      <w:r w:rsidR="00CF3277" w:rsidRPr="00AC1AF9">
        <w:t xml:space="preserve">. We will focus on the role of the placenta in modulating offspring outcomes, recent findings on placental micro- and macronutrient transport, </w:t>
      </w:r>
      <w:r w:rsidR="00CF3277" w:rsidRPr="00AC1AF9">
        <w:rPr>
          <w:highlight w:val="yellow"/>
          <w:rPrChange w:id="103" w:author="Microsoft Office User" w:date="2018-02-21T09:52:00Z">
            <w:rPr/>
          </w:rPrChange>
        </w:rPr>
        <w:t>and the underlying mechanisms and metabolic pathways that result in the impaired placental function</w:t>
      </w:r>
      <w:r w:rsidR="00CF3277" w:rsidRPr="00AC1AF9">
        <w:t xml:space="preserve">. </w:t>
      </w:r>
      <w:del w:id="104" w:author="Dave Bridges" w:date="2018-01-31T20:08:00Z">
        <w:r w:rsidR="00CA3DD9" w:rsidRPr="00AC1AF9" w:rsidDel="000B43B5">
          <w:delText xml:space="preserve">This review will also help bridge the gap in knowledge between potential mechanisms that alter the placental nutrient transport and the offspring risk of disease. </w:delText>
        </w:r>
      </w:del>
      <w:commentRangeEnd w:id="88"/>
      <w:r w:rsidR="000B43B5" w:rsidRPr="00AC1AF9">
        <w:rPr>
          <w:rStyle w:val="CommentReference"/>
          <w:rFonts w:asciiTheme="minorHAnsi" w:eastAsiaTheme="minorHAnsi" w:hAnsiTheme="minorHAnsi" w:cstheme="minorBidi"/>
        </w:rPr>
        <w:commentReference w:id="88"/>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C1AF9">
        <w:rPr>
          <w:highlight w:val="yellow"/>
          <w:rPrChange w:id="105" w:author="Microsoft Office User" w:date="2018-02-21T09:52:00Z">
            <w:rPr/>
          </w:rPrChange>
        </w:rPr>
        <w:t>The</w:t>
      </w:r>
      <w:ins w:id="106" w:author="Microsoft Office User" w:date="2018-02-10T01:24:00Z">
        <w:r w:rsidR="004B6721" w:rsidRPr="00AC1AF9">
          <w:rPr>
            <w:highlight w:val="yellow"/>
            <w:rPrChange w:id="107" w:author="Microsoft Office User" w:date="2018-02-21T09:52:00Z">
              <w:rPr/>
            </w:rPrChange>
          </w:rPr>
          <w:t xml:space="preserve"> human </w:t>
        </w:r>
      </w:ins>
      <w:r w:rsidRPr="00AC1AF9">
        <w:rPr>
          <w:highlight w:val="yellow"/>
          <w:rPrChange w:id="108" w:author="Microsoft Office User" w:date="2018-02-21T09:52:00Z">
            <w:rPr/>
          </w:rPrChange>
        </w:rPr>
        <w:t xml:space="preserve">placenta is the first organ that reaches full maturation during </w:t>
      </w:r>
      <w:r w:rsidR="002E7629" w:rsidRPr="00AC1AF9">
        <w:rPr>
          <w:highlight w:val="yellow"/>
          <w:rPrChange w:id="109" w:author="Microsoft Office User" w:date="2018-02-21T09:52:00Z">
            <w:rPr/>
          </w:rPrChange>
        </w:rPr>
        <w:t xml:space="preserve">human </w:t>
      </w:r>
      <w:commentRangeStart w:id="110"/>
      <w:r w:rsidRPr="00AC1AF9">
        <w:rPr>
          <w:highlight w:val="yellow"/>
          <w:rPrChange w:id="111" w:author="Microsoft Office User" w:date="2018-02-21T09:52:00Z">
            <w:rPr/>
          </w:rPrChange>
        </w:rPr>
        <w:t>pregnancy</w:t>
      </w:r>
      <w:commentRangeEnd w:id="110"/>
      <w:r w:rsidR="00340651" w:rsidRPr="00AC1AF9">
        <w:rPr>
          <w:rStyle w:val="CommentReference"/>
          <w:rFonts w:asciiTheme="minorHAnsi" w:eastAsiaTheme="minorHAnsi" w:hAnsiTheme="minorHAnsi" w:cstheme="minorBidi"/>
          <w:highlight w:val="yellow"/>
          <w:rPrChange w:id="112" w:author="Microsoft Office User" w:date="2018-02-21T09:52:00Z">
            <w:rPr>
              <w:rStyle w:val="CommentReference"/>
              <w:rFonts w:asciiTheme="minorHAnsi" w:eastAsiaTheme="minorHAnsi" w:hAnsiTheme="minorHAnsi" w:cstheme="minorBidi"/>
            </w:rPr>
          </w:rPrChange>
        </w:rPr>
        <w:commentReference w:id="110"/>
      </w:r>
      <w:ins w:id="113" w:author="Microsoft Office User" w:date="2018-02-10T01:32:00Z">
        <w:r w:rsidR="004B6721" w:rsidRPr="00AC1AF9">
          <w:rPr>
            <w:highlight w:val="yellow"/>
            <w:rPrChange w:id="114" w:author="Microsoft Office User" w:date="2018-02-21T09:52:00Z">
              <w:rPr/>
            </w:rPrChange>
          </w:rPr>
          <w:t xml:space="preserve"> </w:t>
        </w:r>
      </w:ins>
      <w:ins w:id="115" w:author="Microsoft Office User" w:date="2018-02-10T01:33:00Z">
        <w:r w:rsidR="004B6721" w:rsidRPr="00AC1AF9">
          <w:rPr>
            <w:highlight w:val="yellow"/>
            <w:rPrChange w:id="116" w:author="Microsoft Office User" w:date="2018-02-21T09:52:00Z">
              <w:rPr/>
            </w:rPrChange>
          </w:rPr>
          <w:fldChar w:fldCharType="begin" w:fldLock="1"/>
        </w:r>
      </w:ins>
      <w:r w:rsidR="00CF724F" w:rsidRPr="00AC1AF9">
        <w:rPr>
          <w:highlight w:val="yellow"/>
          <w:rPrChange w:id="117" w:author="Microsoft Office User" w:date="2018-02-21T09:52:00Z">
            <w:rPr/>
          </w:rPrChange>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C1AF9">
        <w:rPr>
          <w:highlight w:val="yellow"/>
          <w:rPrChange w:id="118" w:author="Microsoft Office User" w:date="2018-02-21T09:52:00Z">
            <w:rPr/>
          </w:rPrChange>
        </w:rPr>
        <w:fldChar w:fldCharType="separate"/>
      </w:r>
      <w:r w:rsidR="004B6721" w:rsidRPr="00AC1AF9">
        <w:rPr>
          <w:noProof/>
          <w:highlight w:val="yellow"/>
          <w:rPrChange w:id="119" w:author="Microsoft Office User" w:date="2018-02-21T09:52:00Z">
            <w:rPr>
              <w:noProof/>
            </w:rPr>
          </w:rPrChange>
        </w:rPr>
        <w:t xml:space="preserve">(Walker </w:t>
      </w:r>
      <w:r w:rsidR="004B6721" w:rsidRPr="00AC1AF9">
        <w:rPr>
          <w:i/>
          <w:noProof/>
          <w:highlight w:val="yellow"/>
          <w:rPrChange w:id="120" w:author="Microsoft Office User" w:date="2018-02-21T09:52:00Z">
            <w:rPr>
              <w:i/>
              <w:noProof/>
            </w:rPr>
          </w:rPrChange>
        </w:rPr>
        <w:t>et al.</w:t>
      </w:r>
      <w:r w:rsidR="004B6721" w:rsidRPr="00AC1AF9">
        <w:rPr>
          <w:noProof/>
          <w:highlight w:val="yellow"/>
          <w:rPrChange w:id="121" w:author="Microsoft Office User" w:date="2018-02-21T09:52:00Z">
            <w:rPr>
              <w:noProof/>
            </w:rPr>
          </w:rPrChange>
        </w:rPr>
        <w:t>, 2017)</w:t>
      </w:r>
      <w:ins w:id="122" w:author="Microsoft Office User" w:date="2018-02-10T01:33:00Z">
        <w:r w:rsidR="004B6721" w:rsidRPr="00AC1AF9">
          <w:rPr>
            <w:highlight w:val="yellow"/>
            <w:rPrChange w:id="123" w:author="Microsoft Office User" w:date="2018-02-21T09:52:00Z">
              <w:rPr/>
            </w:rPrChange>
          </w:rPr>
          <w:fldChar w:fldCharType="end"/>
        </w:r>
      </w:ins>
      <w:r w:rsidRPr="00AC1AF9">
        <w:rPr>
          <w:highlight w:val="yellow"/>
          <w:rPrChange w:id="124" w:author="Microsoft Office User" w:date="2018-02-21T09:52:00Z">
            <w:rPr/>
          </w:rPrChange>
        </w:rPr>
        <w:t xml:space="preserve">. </w:t>
      </w:r>
      <w:r w:rsidR="002076A5" w:rsidRPr="00AC1AF9">
        <w:rPr>
          <w:highlight w:val="yellow"/>
          <w:rPrChange w:id="125" w:author="Microsoft Office User" w:date="2018-02-21T09:52:00Z">
            <w:rPr/>
          </w:rPrChange>
        </w:rPr>
        <w:t xml:space="preserve">The human placenta is composed of </w:t>
      </w:r>
      <w:r w:rsidR="001826DB" w:rsidRPr="00AC1AF9">
        <w:rPr>
          <w:highlight w:val="yellow"/>
          <w:rPrChange w:id="126" w:author="Microsoft Office User" w:date="2018-02-21T09:52:00Z">
            <w:rPr/>
          </w:rPrChange>
        </w:rPr>
        <w:t>layers</w:t>
      </w:r>
      <w:r w:rsidR="002076A5" w:rsidRPr="00AC1AF9">
        <w:rPr>
          <w:highlight w:val="yellow"/>
          <w:rPrChange w:id="127" w:author="Microsoft Office User" w:date="2018-02-21T09:52:00Z">
            <w:rPr/>
          </w:rPrChange>
        </w:rPr>
        <w:t xml:space="preserve"> </w:t>
      </w:r>
      <w:r w:rsidR="00CA3DD9" w:rsidRPr="00AC1AF9">
        <w:rPr>
          <w:highlight w:val="yellow"/>
          <w:rPrChange w:id="128" w:author="Microsoft Office User" w:date="2018-02-21T09:52:00Z">
            <w:rPr/>
          </w:rPrChange>
        </w:rPr>
        <w:t>with</w:t>
      </w:r>
      <w:r w:rsidR="002076A5" w:rsidRPr="00AC1AF9">
        <w:rPr>
          <w:highlight w:val="yellow"/>
          <w:rPrChange w:id="129" w:author="Microsoft Office User" w:date="2018-02-21T09:52:00Z">
            <w:rPr/>
          </w:rPrChange>
        </w:rPr>
        <w:t xml:space="preserve"> </w:t>
      </w:r>
      <w:commentRangeStart w:id="130"/>
      <w:r w:rsidR="002076A5" w:rsidRPr="00AC1AF9">
        <w:rPr>
          <w:highlight w:val="yellow"/>
          <w:rPrChange w:id="131" w:author="Microsoft Office User" w:date="2018-02-21T09:52:00Z">
            <w:rPr/>
          </w:rPrChange>
        </w:rPr>
        <w:t xml:space="preserve">various </w:t>
      </w:r>
      <w:commentRangeEnd w:id="130"/>
      <w:r w:rsidR="005840B5" w:rsidRPr="00AC1AF9">
        <w:rPr>
          <w:rStyle w:val="CommentReference"/>
          <w:rFonts w:asciiTheme="minorHAnsi" w:eastAsiaTheme="minorHAnsi" w:hAnsiTheme="minorHAnsi" w:cstheme="minorBidi"/>
          <w:highlight w:val="yellow"/>
          <w:rPrChange w:id="132" w:author="Microsoft Office User" w:date="2018-02-21T09:52:00Z">
            <w:rPr>
              <w:rStyle w:val="CommentReference"/>
              <w:rFonts w:asciiTheme="minorHAnsi" w:eastAsiaTheme="minorHAnsi" w:hAnsiTheme="minorHAnsi" w:cstheme="minorBidi"/>
            </w:rPr>
          </w:rPrChange>
        </w:rPr>
        <w:commentReference w:id="130"/>
      </w:r>
      <w:r w:rsidR="002076A5" w:rsidRPr="00AC1AF9">
        <w:rPr>
          <w:highlight w:val="yellow"/>
          <w:rPrChange w:id="133" w:author="Microsoft Office User" w:date="2018-02-21T09:52:00Z">
            <w:rPr/>
          </w:rPrChange>
        </w:rPr>
        <w:t xml:space="preserve">functions in the materno-fetal interface. </w:t>
      </w:r>
      <w:commentRangeStart w:id="134"/>
      <w:r w:rsidR="002076A5" w:rsidRPr="00AC1AF9">
        <w:rPr>
          <w:highlight w:val="yellow"/>
          <w:rPrChange w:id="135" w:author="Microsoft Office User" w:date="2018-02-21T09:52:00Z">
            <w:rPr/>
          </w:rPrChange>
        </w:rPr>
        <w:t xml:space="preserve">The human placenta </w:t>
      </w:r>
      <w:r w:rsidR="00AC7932" w:rsidRPr="00AC1AF9">
        <w:rPr>
          <w:highlight w:val="yellow"/>
          <w:rPrChange w:id="136" w:author="Microsoft Office User" w:date="2018-02-21T09:52:00Z">
            <w:rPr/>
          </w:rPrChange>
        </w:rPr>
        <w:t xml:space="preserve">has two membranes, a microvillous membrane (MVM) that </w:t>
      </w:r>
      <w:r w:rsidR="0060560B" w:rsidRPr="00AC1AF9">
        <w:rPr>
          <w:highlight w:val="yellow"/>
          <w:rPrChange w:id="137" w:author="Microsoft Office User" w:date="2018-02-21T09:52:00Z">
            <w:rPr/>
          </w:rPrChange>
        </w:rPr>
        <w:t xml:space="preserve">faces the maternal side </w:t>
      </w:r>
      <w:r w:rsidR="00AC7932" w:rsidRPr="00AC1AF9">
        <w:rPr>
          <w:highlight w:val="yellow"/>
          <w:rPrChange w:id="138" w:author="Microsoft Office User" w:date="2018-02-21T09:52:00Z">
            <w:rPr/>
          </w:rPrChange>
        </w:rPr>
        <w:t>and is in direct contact with the maternal circulation, and a basolateral membrane</w:t>
      </w:r>
      <w:r w:rsidR="001826DB" w:rsidRPr="00AC1AF9">
        <w:rPr>
          <w:highlight w:val="yellow"/>
          <w:rPrChange w:id="139" w:author="Microsoft Office User" w:date="2018-02-21T09:52:00Z">
            <w:rPr/>
          </w:rPrChange>
        </w:rPr>
        <w:t xml:space="preserve"> (BM)</w:t>
      </w:r>
      <w:r w:rsidR="00AC7932" w:rsidRPr="00AC1AF9">
        <w:rPr>
          <w:highlight w:val="yellow"/>
          <w:rPrChange w:id="140" w:author="Microsoft Office User" w:date="2018-02-21T09:52:00Z">
            <w:rPr/>
          </w:rPrChange>
        </w:rPr>
        <w:t xml:space="preserve"> that is on the fetal side and is in direct contact with the fetal endothelium and capillaries w</w:t>
      </w:r>
      <w:r w:rsidR="000E2AB7" w:rsidRPr="00AC1AF9">
        <w:rPr>
          <w:highlight w:val="yellow"/>
          <w:rPrChange w:id="141" w:author="Microsoft Office User" w:date="2018-02-21T09:52:00Z">
            <w:rPr/>
          </w:rPrChange>
        </w:rPr>
        <w:t xml:space="preserve">here the nutrient and gas </w:t>
      </w:r>
      <w:r w:rsidR="0060560B" w:rsidRPr="00AC1AF9">
        <w:rPr>
          <w:highlight w:val="yellow"/>
          <w:rPrChange w:id="142" w:author="Microsoft Office User" w:date="2018-02-21T09:52:00Z">
            <w:rPr/>
          </w:rPrChange>
        </w:rPr>
        <w:t>exchange to</w:t>
      </w:r>
      <w:r w:rsidR="000E2AB7" w:rsidRPr="00AC1AF9">
        <w:rPr>
          <w:highlight w:val="yellow"/>
          <w:rPrChange w:id="143" w:author="Microsoft Office User" w:date="2018-02-21T09:52:00Z">
            <w:rPr/>
          </w:rPrChange>
        </w:rPr>
        <w:t xml:space="preserve"> </w:t>
      </w:r>
      <w:r w:rsidR="0060560B" w:rsidRPr="00AC1AF9">
        <w:rPr>
          <w:highlight w:val="yellow"/>
          <w:rPrChange w:id="144" w:author="Microsoft Office User" w:date="2018-02-21T09:52:00Z">
            <w:rPr/>
          </w:rPrChange>
        </w:rPr>
        <w:t>t</w:t>
      </w:r>
      <w:r w:rsidR="00AC7932" w:rsidRPr="00AC1AF9">
        <w:rPr>
          <w:highlight w:val="yellow"/>
          <w:rPrChange w:id="145" w:author="Microsoft Office User" w:date="2018-02-21T09:52:00Z">
            <w:rPr/>
          </w:rPrChange>
        </w:rPr>
        <w:t>h</w:t>
      </w:r>
      <w:r w:rsidR="0060560B" w:rsidRPr="00AC1AF9">
        <w:rPr>
          <w:highlight w:val="yellow"/>
          <w:rPrChange w:id="146" w:author="Microsoft Office User" w:date="2018-02-21T09:52:00Z">
            <w:rPr/>
          </w:rPrChange>
        </w:rPr>
        <w:t>e</w:t>
      </w:r>
      <w:r w:rsidR="00AC7932" w:rsidRPr="00AC1AF9">
        <w:rPr>
          <w:highlight w:val="yellow"/>
          <w:rPrChange w:id="147" w:author="Microsoft Office User" w:date="2018-02-21T09:52:00Z">
            <w:rPr/>
          </w:rPrChange>
        </w:rPr>
        <w:t xml:space="preserve"> fetus occurs through transporters</w:t>
      </w:r>
      <w:ins w:id="148" w:author="Microsoft Office User" w:date="2018-02-10T01:20:00Z">
        <w:r w:rsidR="0083169B" w:rsidRPr="00AC1AF9">
          <w:rPr>
            <w:highlight w:val="yellow"/>
            <w:rPrChange w:id="149" w:author="Microsoft Office User" w:date="2018-02-21T09:52:00Z">
              <w:rPr/>
            </w:rPrChange>
          </w:rPr>
          <w:t xml:space="preserve"> </w:t>
        </w:r>
        <w:r w:rsidR="004B6721" w:rsidRPr="00AC1AF9">
          <w:rPr>
            <w:highlight w:val="yellow"/>
            <w:rPrChange w:id="150" w:author="Microsoft Office User" w:date="2018-02-21T09:52:00Z">
              <w:rPr/>
            </w:rPrChange>
          </w:rPr>
          <w:fldChar w:fldCharType="begin" w:fldLock="1"/>
        </w:r>
      </w:ins>
      <w:r w:rsidR="005E2D7E" w:rsidRPr="00AC1AF9">
        <w:rPr>
          <w:highlight w:val="yellow"/>
          <w:rPrChange w:id="151"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C1AF9">
        <w:rPr>
          <w:highlight w:val="yellow"/>
          <w:rPrChange w:id="152" w:author="Microsoft Office User" w:date="2018-02-21T09:52:00Z">
            <w:rPr/>
          </w:rPrChange>
        </w:rPr>
        <w:fldChar w:fldCharType="separate"/>
      </w:r>
      <w:r w:rsidR="005E2D7E" w:rsidRPr="00AC1AF9">
        <w:rPr>
          <w:noProof/>
          <w:highlight w:val="yellow"/>
          <w:rPrChange w:id="153" w:author="Microsoft Office User" w:date="2018-02-21T09:52:00Z">
            <w:rPr>
              <w:noProof/>
            </w:rPr>
          </w:rPrChange>
        </w:rPr>
        <w:t xml:space="preserve">(Brett </w:t>
      </w:r>
      <w:r w:rsidR="005E2D7E" w:rsidRPr="00AC1AF9">
        <w:rPr>
          <w:i/>
          <w:noProof/>
          <w:highlight w:val="yellow"/>
          <w:rPrChange w:id="154" w:author="Microsoft Office User" w:date="2018-02-21T09:52:00Z">
            <w:rPr>
              <w:i/>
              <w:noProof/>
            </w:rPr>
          </w:rPrChange>
        </w:rPr>
        <w:t>et al.</w:t>
      </w:r>
      <w:r w:rsidR="005E2D7E" w:rsidRPr="00AC1AF9">
        <w:rPr>
          <w:noProof/>
          <w:highlight w:val="yellow"/>
          <w:rPrChange w:id="155" w:author="Microsoft Office User" w:date="2018-02-21T09:52:00Z">
            <w:rPr>
              <w:noProof/>
            </w:rPr>
          </w:rPrChange>
        </w:rPr>
        <w:t>, 2014)</w:t>
      </w:r>
      <w:ins w:id="156" w:author="Microsoft Office User" w:date="2018-02-10T01:20:00Z">
        <w:r w:rsidR="004B6721" w:rsidRPr="00AC1AF9">
          <w:rPr>
            <w:highlight w:val="yellow"/>
            <w:rPrChange w:id="157" w:author="Microsoft Office User" w:date="2018-02-21T09:52:00Z">
              <w:rPr/>
            </w:rPrChange>
          </w:rPr>
          <w:fldChar w:fldCharType="end"/>
        </w:r>
      </w:ins>
      <w:r w:rsidR="00AC7932" w:rsidRPr="00AC1AF9">
        <w:rPr>
          <w:highlight w:val="yellow"/>
          <w:rPrChange w:id="158" w:author="Microsoft Office User" w:date="2018-02-21T09:52:00Z">
            <w:rPr/>
          </w:rPrChange>
        </w:rPr>
        <w:t xml:space="preserve">. </w:t>
      </w:r>
      <w:commentRangeEnd w:id="134"/>
      <w:r w:rsidR="008E21C1" w:rsidRPr="00AC1AF9">
        <w:rPr>
          <w:rStyle w:val="CommentReference"/>
          <w:rFonts w:asciiTheme="minorHAnsi" w:eastAsiaTheme="minorHAnsi" w:hAnsiTheme="minorHAnsi" w:cstheme="minorBidi"/>
          <w:highlight w:val="yellow"/>
          <w:rPrChange w:id="159" w:author="Microsoft Office User" w:date="2018-02-21T09:52:00Z">
            <w:rPr>
              <w:rStyle w:val="CommentReference"/>
              <w:rFonts w:asciiTheme="minorHAnsi" w:eastAsiaTheme="minorHAnsi" w:hAnsiTheme="minorHAnsi" w:cstheme="minorBidi"/>
            </w:rPr>
          </w:rPrChange>
        </w:rPr>
        <w:commentReference w:id="134"/>
      </w:r>
      <w:r w:rsidR="00CA3DD9" w:rsidRPr="00AC1AF9">
        <w:rPr>
          <w:highlight w:val="yellow"/>
          <w:rPrChange w:id="160" w:author="Microsoft Office User" w:date="2018-02-21T09:52:00Z">
            <w:rPr/>
          </w:rPrChange>
        </w:rPr>
        <w:t>The cell types lying</w:t>
      </w:r>
      <w:r w:rsidR="00CA3DD9">
        <w:t xml:space="preserve"> </w:t>
      </w:r>
      <w:r w:rsidR="00CA3DD9" w:rsidRPr="00AC1AF9">
        <w:rPr>
          <w:highlight w:val="yellow"/>
          <w:rPrChange w:id="161" w:author="Microsoft Office User" w:date="2018-02-21T09:52:00Z">
            <w:rPr/>
          </w:rPrChange>
        </w:rPr>
        <w:lastRenderedPageBreak/>
        <w:t xml:space="preserve">between the maternal and fetal </w:t>
      </w:r>
      <w:r w:rsidR="002E7629" w:rsidRPr="00AC1AF9">
        <w:rPr>
          <w:highlight w:val="yellow"/>
          <w:rPrChange w:id="162" w:author="Microsoft Office User" w:date="2018-02-21T09:52:00Z">
            <w:rPr/>
          </w:rPrChange>
        </w:rPr>
        <w:t>blood</w:t>
      </w:r>
      <w:r w:rsidR="00AC7932" w:rsidRPr="00AC1AF9">
        <w:rPr>
          <w:highlight w:val="yellow"/>
          <w:rPrChange w:id="163" w:author="Microsoft Office User" w:date="2018-02-21T09:52:00Z">
            <w:rPr/>
          </w:rPrChange>
        </w:rPr>
        <w:t xml:space="preserve"> </w:t>
      </w:r>
      <w:r w:rsidR="00CA3DD9" w:rsidRPr="00AC1AF9">
        <w:rPr>
          <w:highlight w:val="yellow"/>
          <w:rPrChange w:id="164" w:author="Microsoft Office User" w:date="2018-02-21T09:52:00Z">
            <w:rPr/>
          </w:rPrChange>
        </w:rPr>
        <w:t>have</w:t>
      </w:r>
      <w:r w:rsidR="00AC7932" w:rsidRPr="00AC1AF9">
        <w:rPr>
          <w:highlight w:val="yellow"/>
          <w:rPrChange w:id="165" w:author="Microsoft Office User" w:date="2018-02-21T09:52:00Z">
            <w:rPr/>
          </w:rPrChange>
        </w:rPr>
        <w:t xml:space="preserve"> </w:t>
      </w:r>
      <w:commentRangeStart w:id="166"/>
      <w:r w:rsidR="00CA3DD9" w:rsidRPr="00AC1AF9">
        <w:rPr>
          <w:highlight w:val="yellow"/>
          <w:rPrChange w:id="167" w:author="Microsoft Office User" w:date="2018-02-21T09:52:00Z">
            <w:rPr/>
          </w:rPrChange>
        </w:rPr>
        <w:t>varying</w:t>
      </w:r>
      <w:r w:rsidR="00AC7932" w:rsidRPr="00AC1AF9">
        <w:rPr>
          <w:highlight w:val="yellow"/>
          <w:rPrChange w:id="168" w:author="Microsoft Office User" w:date="2018-02-21T09:52:00Z">
            <w:rPr/>
          </w:rPrChange>
        </w:rPr>
        <w:t xml:space="preserve"> </w:t>
      </w:r>
      <w:commentRangeEnd w:id="166"/>
      <w:r w:rsidR="00C15D21" w:rsidRPr="00AC1AF9">
        <w:rPr>
          <w:rStyle w:val="CommentReference"/>
          <w:rFonts w:asciiTheme="minorHAnsi" w:eastAsiaTheme="minorHAnsi" w:hAnsiTheme="minorHAnsi" w:cstheme="minorBidi"/>
          <w:highlight w:val="yellow"/>
          <w:rPrChange w:id="169" w:author="Microsoft Office User" w:date="2018-02-21T09:52:00Z">
            <w:rPr>
              <w:rStyle w:val="CommentReference"/>
              <w:rFonts w:asciiTheme="minorHAnsi" w:eastAsiaTheme="minorHAnsi" w:hAnsiTheme="minorHAnsi" w:cstheme="minorBidi"/>
            </w:rPr>
          </w:rPrChange>
        </w:rPr>
        <w:commentReference w:id="166"/>
      </w:r>
      <w:r w:rsidR="00AC7932" w:rsidRPr="00AC1AF9">
        <w:rPr>
          <w:highlight w:val="yellow"/>
          <w:rPrChange w:id="170" w:author="Microsoft Office User" w:date="2018-02-21T09:52:00Z">
            <w:rPr/>
          </w:rPrChange>
        </w:rPr>
        <w:t>role</w:t>
      </w:r>
      <w:r w:rsidR="00CA3DD9" w:rsidRPr="00AC1AF9">
        <w:rPr>
          <w:highlight w:val="yellow"/>
          <w:rPrChange w:id="171" w:author="Microsoft Office User" w:date="2018-02-21T09:52:00Z">
            <w:rPr/>
          </w:rPrChange>
        </w:rPr>
        <w:t>s</w:t>
      </w:r>
      <w:r w:rsidR="00AC7932" w:rsidRPr="00AC1AF9">
        <w:rPr>
          <w:highlight w:val="yellow"/>
          <w:rPrChange w:id="172" w:author="Microsoft Office User" w:date="2018-02-21T09:52:00Z">
            <w:rPr/>
          </w:rPrChange>
        </w:rPr>
        <w:t xml:space="preserve"> and maturation speed. Moving inwards from the maternal membrane to the fetal membrane, the cell types </w:t>
      </w:r>
      <w:r w:rsidR="00CA3DD9" w:rsidRPr="00AC1AF9">
        <w:rPr>
          <w:highlight w:val="yellow"/>
          <w:rPrChange w:id="173" w:author="Microsoft Office User" w:date="2018-02-21T09:52:00Z">
            <w:rPr/>
          </w:rPrChange>
        </w:rPr>
        <w:t>include</w:t>
      </w:r>
      <w:r w:rsidR="00B72F6D" w:rsidRPr="00AC1AF9">
        <w:rPr>
          <w:highlight w:val="yellow"/>
          <w:rPrChange w:id="174" w:author="Microsoft Office User" w:date="2018-02-21T09:52:00Z">
            <w:rPr/>
          </w:rPrChange>
        </w:rPr>
        <w:t xml:space="preserve"> </w:t>
      </w:r>
      <w:r w:rsidR="002E7629" w:rsidRPr="00AC1AF9">
        <w:rPr>
          <w:highlight w:val="yellow"/>
          <w:rPrChange w:id="175" w:author="Microsoft Office User" w:date="2018-02-21T09:52:00Z">
            <w:rPr/>
          </w:rPrChange>
        </w:rPr>
        <w:t xml:space="preserve">endovascular cytotrophoblasts, </w:t>
      </w:r>
      <w:r w:rsidR="00B72F6D" w:rsidRPr="00AC1AF9">
        <w:rPr>
          <w:highlight w:val="yellow"/>
          <w:rPrChange w:id="176" w:author="Microsoft Office User" w:date="2018-02-21T09:52:00Z">
            <w:rPr/>
          </w:rPrChange>
        </w:rPr>
        <w:t xml:space="preserve">extravillous </w:t>
      </w:r>
      <w:r w:rsidRPr="00AC1AF9">
        <w:rPr>
          <w:highlight w:val="yellow"/>
          <w:rPrChange w:id="177" w:author="Microsoft Office User" w:date="2018-02-21T09:52:00Z">
            <w:rPr/>
          </w:rPrChange>
        </w:rPr>
        <w:t>cytotrophoblasts</w:t>
      </w:r>
      <w:r w:rsidR="00B72F6D" w:rsidRPr="00AC1AF9">
        <w:rPr>
          <w:highlight w:val="yellow"/>
          <w:rPrChange w:id="178" w:author="Microsoft Office User" w:date="2018-02-21T09:52:00Z">
            <w:rPr/>
          </w:rPrChange>
        </w:rPr>
        <w:t>,</w:t>
      </w:r>
      <w:r w:rsidRPr="00AC1AF9">
        <w:rPr>
          <w:highlight w:val="yellow"/>
          <w:rPrChange w:id="179" w:author="Microsoft Office User" w:date="2018-02-21T09:52:00Z">
            <w:rPr/>
          </w:rPrChange>
        </w:rPr>
        <w:t xml:space="preserve"> syncytiotrophoblasts</w:t>
      </w:r>
      <w:r w:rsidR="002076A5" w:rsidRPr="00AC1AF9">
        <w:rPr>
          <w:highlight w:val="yellow"/>
          <w:rPrChange w:id="180" w:author="Microsoft Office User" w:date="2018-02-21T09:52:00Z">
            <w:rPr/>
          </w:rPrChange>
        </w:rPr>
        <w:t xml:space="preserve">, </w:t>
      </w:r>
      <w:r w:rsidRPr="00AC1AF9">
        <w:rPr>
          <w:highlight w:val="yellow"/>
          <w:rPrChange w:id="181" w:author="Microsoft Office User" w:date="2018-02-21T09:52:00Z">
            <w:rPr/>
          </w:rPrChange>
        </w:rPr>
        <w:t>villous cytotrophoblasts,</w:t>
      </w:r>
      <w:r w:rsidR="00E634C0" w:rsidRPr="00AC1AF9">
        <w:rPr>
          <w:highlight w:val="yellow"/>
          <w:rPrChange w:id="182" w:author="Microsoft Office User" w:date="2018-02-21T09:52:00Z">
            <w:rPr/>
          </w:rPrChange>
        </w:rPr>
        <w:t xml:space="preserve"> </w:t>
      </w:r>
      <w:r w:rsidRPr="00AC1AF9">
        <w:rPr>
          <w:highlight w:val="yellow"/>
          <w:rPrChange w:id="183" w:author="Microsoft Office User" w:date="2018-02-21T09:52:00Z">
            <w:rPr/>
          </w:rPrChange>
        </w:rPr>
        <w:t>cytotrophoblasts</w:t>
      </w:r>
      <w:r w:rsidR="00E634C0" w:rsidRPr="00AC1AF9">
        <w:rPr>
          <w:highlight w:val="yellow"/>
          <w:rPrChange w:id="184" w:author="Microsoft Office User" w:date="2018-02-21T09:52:00Z">
            <w:rPr/>
          </w:rPrChange>
        </w:rPr>
        <w:t xml:space="preserve"> </w:t>
      </w:r>
      <w:commentRangeStart w:id="185"/>
      <w:commentRangeStart w:id="186"/>
      <w:r w:rsidR="00E634C0" w:rsidRPr="00AC1AF9">
        <w:rPr>
          <w:highlight w:val="yellow"/>
          <w:rPrChange w:id="187" w:author="Microsoft Office User" w:date="2018-02-21T09:52:00Z">
            <w:rPr/>
          </w:rPrChange>
        </w:rPr>
        <w:t>and</w:t>
      </w:r>
      <w:commentRangeEnd w:id="185"/>
      <w:r w:rsidR="0086050C" w:rsidRPr="00AC1AF9">
        <w:rPr>
          <w:rStyle w:val="CommentReference"/>
          <w:highlight w:val="yellow"/>
          <w:rPrChange w:id="188" w:author="Microsoft Office User" w:date="2018-02-21T09:52:00Z">
            <w:rPr>
              <w:rStyle w:val="CommentReference"/>
            </w:rPr>
          </w:rPrChange>
        </w:rPr>
        <w:commentReference w:id="185"/>
      </w:r>
      <w:commentRangeEnd w:id="186"/>
      <w:r w:rsidR="00C15D21" w:rsidRPr="00AC1AF9">
        <w:rPr>
          <w:rStyle w:val="CommentReference"/>
          <w:rFonts w:asciiTheme="minorHAnsi" w:eastAsiaTheme="minorHAnsi" w:hAnsiTheme="minorHAnsi" w:cstheme="minorBidi"/>
          <w:highlight w:val="yellow"/>
          <w:rPrChange w:id="189" w:author="Microsoft Office User" w:date="2018-02-21T09:52:00Z">
            <w:rPr>
              <w:rStyle w:val="CommentReference"/>
              <w:rFonts w:asciiTheme="minorHAnsi" w:eastAsiaTheme="minorHAnsi" w:hAnsiTheme="minorHAnsi" w:cstheme="minorBidi"/>
            </w:rPr>
          </w:rPrChange>
        </w:rPr>
        <w:commentReference w:id="186"/>
      </w:r>
      <w:r w:rsidR="00E634C0" w:rsidRPr="00AC1AF9">
        <w:rPr>
          <w:highlight w:val="yellow"/>
          <w:rPrChange w:id="190" w:author="Microsoft Office User" w:date="2018-02-21T09:52:00Z">
            <w:rPr/>
          </w:rPrChange>
        </w:rPr>
        <w:t xml:space="preserve"> fetal </w:t>
      </w:r>
      <w:r w:rsidR="002E7629" w:rsidRPr="00AC1AF9">
        <w:rPr>
          <w:highlight w:val="yellow"/>
          <w:rPrChange w:id="191" w:author="Microsoft Office User" w:date="2018-02-21T09:52:00Z">
            <w:rPr/>
          </w:rPrChange>
        </w:rPr>
        <w:t>endothelial cells</w:t>
      </w:r>
      <w:ins w:id="192" w:author="Microsoft Office User" w:date="2018-02-10T01:43:00Z">
        <w:r w:rsidR="00081D96" w:rsidRPr="00AC1AF9">
          <w:rPr>
            <w:highlight w:val="yellow"/>
            <w:rPrChange w:id="193" w:author="Microsoft Office User" w:date="2018-02-21T09:52:00Z">
              <w:rPr/>
            </w:rPrChange>
          </w:rPr>
          <w:t xml:space="preserve"> </w:t>
        </w:r>
      </w:ins>
      <w:ins w:id="194" w:author="Microsoft Office User" w:date="2018-02-10T01:44:00Z">
        <w:r w:rsidR="00081D96" w:rsidRPr="00AC1AF9">
          <w:rPr>
            <w:highlight w:val="yellow"/>
            <w:rPrChange w:id="195" w:author="Microsoft Office User" w:date="2018-02-21T09:52:00Z">
              <w:rPr/>
            </w:rPrChange>
          </w:rPr>
          <w:fldChar w:fldCharType="begin" w:fldLock="1"/>
        </w:r>
      </w:ins>
      <w:r w:rsidR="00081D96" w:rsidRPr="00AC1AF9">
        <w:rPr>
          <w:highlight w:val="yellow"/>
          <w:rPrChange w:id="196" w:author="Microsoft Office User" w:date="2018-02-21T09:52: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C1AF9">
        <w:rPr>
          <w:highlight w:val="yellow"/>
          <w:rPrChange w:id="197" w:author="Microsoft Office User" w:date="2018-02-21T09:52:00Z">
            <w:rPr/>
          </w:rPrChange>
        </w:rPr>
        <w:fldChar w:fldCharType="separate"/>
      </w:r>
      <w:r w:rsidR="00081D96" w:rsidRPr="00AC1AF9">
        <w:rPr>
          <w:noProof/>
          <w:highlight w:val="yellow"/>
          <w:rPrChange w:id="198" w:author="Microsoft Office User" w:date="2018-02-21T09:52:00Z">
            <w:rPr>
              <w:noProof/>
            </w:rPr>
          </w:rPrChange>
        </w:rPr>
        <w:t xml:space="preserve">(Maltepe </w:t>
      </w:r>
      <w:r w:rsidR="00081D96" w:rsidRPr="00AC1AF9">
        <w:rPr>
          <w:i/>
          <w:noProof/>
          <w:highlight w:val="yellow"/>
          <w:rPrChange w:id="199" w:author="Microsoft Office User" w:date="2018-02-21T09:52:00Z">
            <w:rPr>
              <w:i/>
              <w:noProof/>
            </w:rPr>
          </w:rPrChange>
        </w:rPr>
        <w:t>et al.</w:t>
      </w:r>
      <w:r w:rsidR="00081D96" w:rsidRPr="00AC1AF9">
        <w:rPr>
          <w:noProof/>
          <w:highlight w:val="yellow"/>
          <w:rPrChange w:id="200" w:author="Microsoft Office User" w:date="2018-02-21T09:52:00Z">
            <w:rPr>
              <w:noProof/>
            </w:rPr>
          </w:rPrChange>
        </w:rPr>
        <w:t>, 2010)</w:t>
      </w:r>
      <w:ins w:id="201" w:author="Microsoft Office User" w:date="2018-02-10T01:44:00Z">
        <w:r w:rsidR="00081D96" w:rsidRPr="00AC1AF9">
          <w:rPr>
            <w:highlight w:val="yellow"/>
            <w:rPrChange w:id="202" w:author="Microsoft Office User" w:date="2018-02-21T09:52:00Z">
              <w:rPr/>
            </w:rPrChange>
          </w:rPr>
          <w:fldChar w:fldCharType="end"/>
        </w:r>
      </w:ins>
      <w:r w:rsidR="002E7629" w:rsidRPr="00AC1AF9">
        <w:rPr>
          <w:highlight w:val="yellow"/>
          <w:rPrChange w:id="203" w:author="Microsoft Office User" w:date="2018-02-21T09:52:00Z">
            <w:rPr/>
          </w:rPrChange>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4746514" w:rsidR="00E91471" w:rsidRPr="000646B0" w:rsidRDefault="001E08B4" w:rsidP="00546D5A">
      <w:pPr>
        <w:ind w:firstLine="720"/>
      </w:pPr>
      <w:r w:rsidRPr="00AC1AF9">
        <w:rPr>
          <w:highlight w:val="yellow"/>
          <w:rPrChange w:id="204" w:author="Microsoft Office User" w:date="2018-02-21T09:53:00Z">
            <w:rPr/>
          </w:rPrChange>
        </w:rPr>
        <w:t>Non-human</w:t>
      </w:r>
      <w:r w:rsidR="001E2B31" w:rsidRPr="00AC1AF9">
        <w:rPr>
          <w:highlight w:val="yellow"/>
          <w:rPrChange w:id="205" w:author="Microsoft Office User" w:date="2018-02-21T09:53:00Z">
            <w:rPr/>
          </w:rPrChange>
        </w:rPr>
        <w:t xml:space="preserve"> placenta, </w:t>
      </w:r>
      <w:ins w:id="206" w:author="Dave Bridges" w:date="2018-01-31T20:16:00Z">
        <w:r w:rsidR="00EF4FA1" w:rsidRPr="00AC1AF9">
          <w:rPr>
            <w:highlight w:val="yellow"/>
            <w:rPrChange w:id="207" w:author="Microsoft Office User" w:date="2018-02-21T09:53:00Z">
              <w:rPr/>
            </w:rPrChange>
          </w:rPr>
          <w:t xml:space="preserve">for example </w:t>
        </w:r>
      </w:ins>
      <w:r w:rsidR="001E2B31" w:rsidRPr="00AC1AF9">
        <w:rPr>
          <w:highlight w:val="yellow"/>
          <w:rPrChange w:id="208" w:author="Microsoft Office User" w:date="2018-02-21T09:53:00Z">
            <w:rPr/>
          </w:rPrChange>
        </w:rPr>
        <w:t xml:space="preserve">that of </w:t>
      </w:r>
      <w:ins w:id="209" w:author="Dave Bridges" w:date="2018-01-31T20:16:00Z">
        <w:r w:rsidR="00EF4FA1" w:rsidRPr="00AC1AF9">
          <w:rPr>
            <w:highlight w:val="yellow"/>
            <w:rPrChange w:id="210" w:author="Microsoft Office User" w:date="2018-02-21T09:53:00Z">
              <w:rPr/>
            </w:rPrChange>
          </w:rPr>
          <w:t>the mouse</w:t>
        </w:r>
      </w:ins>
      <w:r w:rsidR="001E2B31" w:rsidRPr="00AC1AF9">
        <w:rPr>
          <w:highlight w:val="yellow"/>
          <w:rPrChange w:id="211" w:author="Microsoft Office User" w:date="2018-02-21T09:53:00Z">
            <w:rPr/>
          </w:rPrChange>
        </w:rPr>
        <w:t xml:space="preserve">, </w:t>
      </w:r>
      <w:r w:rsidR="00AF600D" w:rsidRPr="00AC1AF9">
        <w:rPr>
          <w:highlight w:val="yellow"/>
          <w:rPrChange w:id="212" w:author="Microsoft Office User" w:date="2018-02-21T09:53:00Z">
            <w:rPr/>
          </w:rPrChange>
        </w:rPr>
        <w:t xml:space="preserve">has </w:t>
      </w:r>
      <w:commentRangeStart w:id="213"/>
      <w:r w:rsidR="00AF600D" w:rsidRPr="00AC1AF9">
        <w:rPr>
          <w:highlight w:val="yellow"/>
          <w:rPrChange w:id="214" w:author="Microsoft Office User" w:date="2018-02-21T09:53:00Z">
            <w:rPr/>
          </w:rPrChange>
        </w:rPr>
        <w:t xml:space="preserve">different </w:t>
      </w:r>
      <w:commentRangeEnd w:id="213"/>
      <w:r w:rsidR="00EF4FA1" w:rsidRPr="00AC1AF9">
        <w:rPr>
          <w:rStyle w:val="CommentReference"/>
          <w:rFonts w:asciiTheme="minorHAnsi" w:eastAsiaTheme="minorHAnsi" w:hAnsiTheme="minorHAnsi" w:cstheme="minorBidi"/>
          <w:highlight w:val="yellow"/>
          <w:rPrChange w:id="215" w:author="Microsoft Office User" w:date="2018-02-21T09:53:00Z">
            <w:rPr>
              <w:rStyle w:val="CommentReference"/>
              <w:rFonts w:asciiTheme="minorHAnsi" w:eastAsiaTheme="minorHAnsi" w:hAnsiTheme="minorHAnsi" w:cstheme="minorBidi"/>
            </w:rPr>
          </w:rPrChange>
        </w:rPr>
        <w:commentReference w:id="213"/>
      </w:r>
      <w:r w:rsidR="00244B9B" w:rsidRPr="00AC1AF9">
        <w:rPr>
          <w:highlight w:val="yellow"/>
          <w:rPrChange w:id="216" w:author="Microsoft Office User" w:date="2018-02-21T09:53:00Z">
            <w:rPr/>
          </w:rPrChange>
        </w:rPr>
        <w:t xml:space="preserve">cell </w:t>
      </w:r>
      <w:r w:rsidR="0052479E" w:rsidRPr="00AC1AF9">
        <w:rPr>
          <w:highlight w:val="yellow"/>
          <w:rPrChange w:id="217" w:author="Microsoft Office User" w:date="2018-02-21T09:53:00Z">
            <w:rPr/>
          </w:rPrChange>
        </w:rPr>
        <w:t>types</w:t>
      </w:r>
      <w:r w:rsidR="00244B9B" w:rsidRPr="00AC1AF9">
        <w:rPr>
          <w:highlight w:val="yellow"/>
          <w:rPrChange w:id="218" w:author="Microsoft Office User" w:date="2018-02-21T09:53:00Z">
            <w:rPr/>
          </w:rPrChange>
        </w:rPr>
        <w:t xml:space="preserve"> but</w:t>
      </w:r>
      <w:r w:rsidR="00AA6796" w:rsidRPr="00AC1AF9">
        <w:rPr>
          <w:highlight w:val="yellow"/>
          <w:rPrChange w:id="219" w:author="Microsoft Office User" w:date="2018-02-21T09:53:00Z">
            <w:rPr/>
          </w:rPrChange>
        </w:rPr>
        <w:t xml:space="preserve"> possesses the same discoid structure that the human placenta has</w:t>
      </w:r>
      <w:ins w:id="220" w:author="Microsoft Office User" w:date="2018-02-10T02:11:00Z">
        <w:r w:rsidR="00E61FE7" w:rsidRPr="00AC1AF9">
          <w:rPr>
            <w:highlight w:val="yellow"/>
            <w:rPrChange w:id="221" w:author="Microsoft Office User" w:date="2018-02-21T09:53:00Z">
              <w:rPr/>
            </w:rPrChange>
          </w:rPr>
          <w:t xml:space="preserve"> </w:t>
        </w:r>
      </w:ins>
      <w:ins w:id="222" w:author="Microsoft Office User" w:date="2018-02-10T02:13:00Z">
        <w:r w:rsidR="00CF724F" w:rsidRPr="00AC1AF9">
          <w:rPr>
            <w:highlight w:val="yellow"/>
            <w:rPrChange w:id="223" w:author="Microsoft Office User" w:date="2018-02-21T09:53:00Z">
              <w:rPr/>
            </w:rPrChange>
          </w:rPr>
          <w:fldChar w:fldCharType="begin" w:fldLock="1"/>
        </w:r>
      </w:ins>
      <w:r w:rsidR="00CF724F" w:rsidRPr="00AC1AF9">
        <w:rPr>
          <w:highlight w:val="yellow"/>
          <w:rPrChange w:id="224" w:author="Microsoft Office User" w:date="2018-02-21T09:53:00Z">
            <w:rPr/>
          </w:rPrChange>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C1AF9">
        <w:rPr>
          <w:highlight w:val="yellow"/>
          <w:rPrChange w:id="225" w:author="Microsoft Office User" w:date="2018-02-21T09:53:00Z">
            <w:rPr/>
          </w:rPrChange>
        </w:rPr>
        <w:fldChar w:fldCharType="separate"/>
      </w:r>
      <w:r w:rsidR="00CF724F" w:rsidRPr="00AC1AF9">
        <w:rPr>
          <w:noProof/>
          <w:highlight w:val="yellow"/>
          <w:rPrChange w:id="226" w:author="Microsoft Office User" w:date="2018-02-21T09:53:00Z">
            <w:rPr>
              <w:noProof/>
            </w:rPr>
          </w:rPrChange>
        </w:rPr>
        <w:t xml:space="preserve">(Furukawa </w:t>
      </w:r>
      <w:r w:rsidR="00CF724F" w:rsidRPr="00AC1AF9">
        <w:rPr>
          <w:i/>
          <w:noProof/>
          <w:highlight w:val="yellow"/>
          <w:rPrChange w:id="227" w:author="Microsoft Office User" w:date="2018-02-21T09:53:00Z">
            <w:rPr>
              <w:i/>
              <w:noProof/>
            </w:rPr>
          </w:rPrChange>
        </w:rPr>
        <w:t>et al.</w:t>
      </w:r>
      <w:r w:rsidR="00CF724F" w:rsidRPr="00AC1AF9">
        <w:rPr>
          <w:noProof/>
          <w:highlight w:val="yellow"/>
          <w:rPrChange w:id="228" w:author="Microsoft Office User" w:date="2018-02-21T09:53:00Z">
            <w:rPr>
              <w:noProof/>
            </w:rPr>
          </w:rPrChange>
        </w:rPr>
        <w:t>, 2014)</w:t>
      </w:r>
      <w:ins w:id="229" w:author="Microsoft Office User" w:date="2018-02-10T02:13:00Z">
        <w:r w:rsidR="00CF724F" w:rsidRPr="00AC1AF9">
          <w:rPr>
            <w:highlight w:val="yellow"/>
            <w:rPrChange w:id="230" w:author="Microsoft Office User" w:date="2018-02-21T09:53:00Z">
              <w:rPr/>
            </w:rPrChange>
          </w:rPr>
          <w:fldChar w:fldCharType="end"/>
        </w:r>
      </w:ins>
      <w:r w:rsidR="00AA6796" w:rsidRPr="00AC1AF9">
        <w:rPr>
          <w:highlight w:val="yellow"/>
          <w:rPrChange w:id="231" w:author="Microsoft Office User" w:date="2018-02-21T09:53:00Z">
            <w:rPr/>
          </w:rPrChange>
        </w:rPr>
        <w:t xml:space="preserve">. Due to differences </w:t>
      </w:r>
      <w:r w:rsidR="004E6779" w:rsidRPr="00AC1AF9">
        <w:rPr>
          <w:highlight w:val="yellow"/>
          <w:rPrChange w:id="232" w:author="Microsoft Office User" w:date="2018-02-21T09:53:00Z">
            <w:rPr/>
          </w:rPrChange>
        </w:rPr>
        <w:t>between mammalian physiology</w:t>
      </w:r>
      <w:r w:rsidR="00AA6796" w:rsidRPr="00AC1AF9">
        <w:rPr>
          <w:highlight w:val="yellow"/>
          <w:rPrChange w:id="233" w:author="Microsoft Office User" w:date="2018-02-21T09:53:00Z">
            <w:rPr/>
          </w:rPrChange>
        </w:rPr>
        <w:t xml:space="preserve">, the placental growth and </w:t>
      </w:r>
      <w:commentRangeStart w:id="234"/>
      <w:r w:rsidR="00AA6796" w:rsidRPr="00AC1AF9">
        <w:rPr>
          <w:highlight w:val="yellow"/>
          <w:rPrChange w:id="235" w:author="Microsoft Office User" w:date="2018-02-21T09:53:00Z">
            <w:rPr/>
          </w:rPrChange>
        </w:rPr>
        <w:t xml:space="preserve">differentiation </w:t>
      </w:r>
      <w:commentRangeEnd w:id="234"/>
      <w:r w:rsidR="00EF4FA1" w:rsidRPr="00AC1AF9">
        <w:rPr>
          <w:rStyle w:val="CommentReference"/>
          <w:rFonts w:asciiTheme="minorHAnsi" w:eastAsiaTheme="minorHAnsi" w:hAnsiTheme="minorHAnsi" w:cstheme="minorBidi"/>
          <w:highlight w:val="yellow"/>
          <w:rPrChange w:id="236" w:author="Microsoft Office User" w:date="2018-02-21T09:53:00Z">
            <w:rPr>
              <w:rStyle w:val="CommentReference"/>
              <w:rFonts w:asciiTheme="minorHAnsi" w:eastAsiaTheme="minorHAnsi" w:hAnsiTheme="minorHAnsi" w:cstheme="minorBidi"/>
            </w:rPr>
          </w:rPrChange>
        </w:rPr>
        <w:commentReference w:id="234"/>
      </w:r>
      <w:r w:rsidR="00AA6796" w:rsidRPr="00AC1AF9">
        <w:rPr>
          <w:highlight w:val="yellow"/>
          <w:rPrChange w:id="237" w:author="Microsoft Office User" w:date="2018-02-21T09:53:00Z">
            <w:rPr/>
          </w:rPrChange>
        </w:rPr>
        <w:t xml:space="preserve">is unique to </w:t>
      </w:r>
      <w:commentRangeStart w:id="238"/>
      <w:r w:rsidR="00AA6796" w:rsidRPr="00AC1AF9">
        <w:rPr>
          <w:highlight w:val="yellow"/>
          <w:rPrChange w:id="239" w:author="Microsoft Office User" w:date="2018-02-21T09:53:00Z">
            <w:rPr/>
          </w:rPrChange>
        </w:rPr>
        <w:t>each</w:t>
      </w:r>
      <w:r w:rsidR="004E6779" w:rsidRPr="00AC1AF9">
        <w:rPr>
          <w:highlight w:val="yellow"/>
          <w:rPrChange w:id="240" w:author="Microsoft Office User" w:date="2018-02-21T09:53:00Z">
            <w:rPr/>
          </w:rPrChange>
        </w:rPr>
        <w:t xml:space="preserve"> </w:t>
      </w:r>
      <w:commentRangeEnd w:id="238"/>
      <w:r w:rsidR="00097684" w:rsidRPr="00AC1AF9">
        <w:rPr>
          <w:rStyle w:val="CommentReference"/>
          <w:rFonts w:asciiTheme="minorHAnsi" w:eastAsiaTheme="minorHAnsi" w:hAnsiTheme="minorHAnsi" w:cstheme="minorBidi"/>
          <w:highlight w:val="yellow"/>
          <w:rPrChange w:id="241" w:author="Microsoft Office User" w:date="2018-02-21T09:53:00Z">
            <w:rPr>
              <w:rStyle w:val="CommentReference"/>
              <w:rFonts w:asciiTheme="minorHAnsi" w:eastAsiaTheme="minorHAnsi" w:hAnsiTheme="minorHAnsi" w:cstheme="minorBidi"/>
            </w:rPr>
          </w:rPrChange>
        </w:rPr>
        <w:commentReference w:id="238"/>
      </w:r>
      <w:r w:rsidR="004E6779" w:rsidRPr="00AC1AF9">
        <w:rPr>
          <w:highlight w:val="yellow"/>
          <w:rPrChange w:id="242" w:author="Microsoft Office User" w:date="2018-02-21T09:53:00Z">
            <w:rPr/>
          </w:rPrChange>
        </w:rPr>
        <w:t>species</w:t>
      </w:r>
      <w:r w:rsidR="00AA6796" w:rsidRPr="00AC1AF9">
        <w:rPr>
          <w:highlight w:val="yellow"/>
          <w:rPrChange w:id="243" w:author="Microsoft Office User" w:date="2018-02-21T09:53:00Z">
            <w:rPr/>
          </w:rPrChange>
        </w:rPr>
        <w:t xml:space="preserve">. There is a </w:t>
      </w:r>
      <w:commentRangeStart w:id="244"/>
      <w:r w:rsidR="00AA6796" w:rsidRPr="00AC1AF9">
        <w:rPr>
          <w:highlight w:val="yellow"/>
          <w:rPrChange w:id="245" w:author="Microsoft Office User" w:date="2018-02-21T09:53:00Z">
            <w:rPr/>
          </w:rPrChange>
        </w:rPr>
        <w:t xml:space="preserve">number of differences </w:t>
      </w:r>
      <w:commentRangeEnd w:id="244"/>
      <w:r w:rsidR="00986B1E" w:rsidRPr="00AC1AF9">
        <w:rPr>
          <w:rStyle w:val="CommentReference"/>
          <w:rFonts w:asciiTheme="minorHAnsi" w:eastAsiaTheme="minorHAnsi" w:hAnsiTheme="minorHAnsi" w:cstheme="minorBidi"/>
          <w:highlight w:val="yellow"/>
          <w:rPrChange w:id="246" w:author="Microsoft Office User" w:date="2018-02-21T09:53:00Z">
            <w:rPr>
              <w:rStyle w:val="CommentReference"/>
              <w:rFonts w:asciiTheme="minorHAnsi" w:eastAsiaTheme="minorHAnsi" w:hAnsiTheme="minorHAnsi" w:cstheme="minorBidi"/>
            </w:rPr>
          </w:rPrChange>
        </w:rPr>
        <w:commentReference w:id="244"/>
      </w:r>
      <w:r w:rsidR="00AA6796" w:rsidRPr="00AC1AF9">
        <w:rPr>
          <w:highlight w:val="yellow"/>
          <w:rPrChange w:id="247" w:author="Microsoft Office User" w:date="2018-02-21T09:53:00Z">
            <w:rPr/>
          </w:rPrChange>
        </w:rPr>
        <w:t xml:space="preserve">between the </w:t>
      </w:r>
      <w:r w:rsidR="005C7C0D" w:rsidRPr="00AC1AF9">
        <w:rPr>
          <w:highlight w:val="yellow"/>
          <w:rPrChange w:id="248" w:author="Microsoft Office User" w:date="2018-02-21T09:53:00Z">
            <w:rPr/>
          </w:rPrChange>
        </w:rPr>
        <w:t xml:space="preserve">human and </w:t>
      </w:r>
      <w:commentRangeStart w:id="249"/>
      <w:r w:rsidR="005C7C0D" w:rsidRPr="00AC1AF9">
        <w:rPr>
          <w:highlight w:val="yellow"/>
          <w:rPrChange w:id="250" w:author="Microsoft Office User" w:date="2018-02-21T09:53:00Z">
            <w:rPr/>
          </w:rPrChange>
        </w:rPr>
        <w:t xml:space="preserve">animal </w:t>
      </w:r>
      <w:commentRangeEnd w:id="249"/>
      <w:r w:rsidR="00097684" w:rsidRPr="00AC1AF9">
        <w:rPr>
          <w:rStyle w:val="CommentReference"/>
          <w:rFonts w:asciiTheme="minorHAnsi" w:eastAsiaTheme="minorHAnsi" w:hAnsiTheme="minorHAnsi" w:cstheme="minorBidi"/>
          <w:highlight w:val="yellow"/>
          <w:rPrChange w:id="251" w:author="Microsoft Office User" w:date="2018-02-21T09:53:00Z">
            <w:rPr>
              <w:rStyle w:val="CommentReference"/>
              <w:rFonts w:asciiTheme="minorHAnsi" w:eastAsiaTheme="minorHAnsi" w:hAnsiTheme="minorHAnsi" w:cstheme="minorBidi"/>
            </w:rPr>
          </w:rPrChange>
        </w:rPr>
        <w:commentReference w:id="249"/>
      </w:r>
      <w:r w:rsidR="005C7C0D" w:rsidRPr="00AC1AF9">
        <w:rPr>
          <w:highlight w:val="yellow"/>
          <w:rPrChange w:id="252" w:author="Microsoft Office User" w:date="2018-02-21T09:53:00Z">
            <w:rPr/>
          </w:rPrChange>
        </w:rPr>
        <w:t>placenta tha</w:t>
      </w:r>
      <w:r w:rsidR="00244B9B" w:rsidRPr="00AC1AF9">
        <w:rPr>
          <w:highlight w:val="yellow"/>
          <w:rPrChange w:id="253" w:author="Microsoft Office User" w:date="2018-02-21T09:53:00Z">
            <w:rPr/>
          </w:rPrChange>
        </w:rPr>
        <w:t>t</w:t>
      </w:r>
      <w:r w:rsidR="005C7C0D" w:rsidRPr="00AC1AF9">
        <w:rPr>
          <w:highlight w:val="yellow"/>
          <w:rPrChange w:id="254" w:author="Microsoft Office User" w:date="2018-02-21T09:53:00Z">
            <w:rPr/>
          </w:rPrChange>
        </w:rPr>
        <w:t xml:space="preserve"> include the gestation age, </w:t>
      </w:r>
      <w:r w:rsidR="00990277" w:rsidRPr="00AC1AF9">
        <w:rPr>
          <w:highlight w:val="yellow"/>
          <w:rPrChange w:id="255" w:author="Microsoft Office User" w:date="2018-02-21T09:53:00Z">
            <w:rPr/>
          </w:rPrChange>
        </w:rPr>
        <w:t xml:space="preserve">litter size, </w:t>
      </w:r>
      <w:r w:rsidR="005C7C0D" w:rsidRPr="00AC1AF9">
        <w:rPr>
          <w:highlight w:val="yellow"/>
          <w:rPrChange w:id="256" w:author="Microsoft Office User" w:date="2018-02-21T09:53:00Z">
            <w:rPr/>
          </w:rPrChange>
        </w:rPr>
        <w:t>maturation of the placenta, function of cell types in the placenta, transporter expressions on the placental membranes, differences in</w:t>
      </w:r>
      <w:r w:rsidR="004A6E2D" w:rsidRPr="00AC1AF9">
        <w:rPr>
          <w:highlight w:val="yellow"/>
          <w:rPrChange w:id="257" w:author="Microsoft Office User" w:date="2018-02-21T09:53:00Z">
            <w:rPr/>
          </w:rPrChange>
        </w:rPr>
        <w:t xml:space="preserve"> interhemal layers and histo</w:t>
      </w:r>
      <w:r w:rsidR="00125A67" w:rsidRPr="00AC1AF9">
        <w:rPr>
          <w:highlight w:val="yellow"/>
          <w:rPrChange w:id="258" w:author="Microsoft Office User" w:date="2018-02-21T09:53:00Z">
            <w:rPr/>
          </w:rPrChange>
        </w:rPr>
        <w:t>logical differences</w:t>
      </w:r>
      <w:ins w:id="259" w:author="Microsoft Office User" w:date="2018-02-10T02:13:00Z">
        <w:r w:rsidR="00CF724F" w:rsidRPr="00AC1AF9">
          <w:rPr>
            <w:highlight w:val="yellow"/>
            <w:rPrChange w:id="260" w:author="Microsoft Office User" w:date="2018-02-21T09:53:00Z">
              <w:rPr/>
            </w:rPrChange>
          </w:rPr>
          <w:t xml:space="preserve"> </w:t>
        </w:r>
      </w:ins>
      <w:ins w:id="261" w:author="Microsoft Office User" w:date="2018-02-10T02:15:00Z">
        <w:r w:rsidR="002B0E0B" w:rsidRPr="00AC1AF9">
          <w:rPr>
            <w:highlight w:val="yellow"/>
            <w:rPrChange w:id="262" w:author="Microsoft Office User" w:date="2018-02-21T09:53:00Z">
              <w:rPr/>
            </w:rPrChange>
          </w:rPr>
          <w:fldChar w:fldCharType="begin" w:fldLock="1"/>
        </w:r>
      </w:ins>
      <w:r w:rsidR="002B0E0B" w:rsidRPr="00AC1AF9">
        <w:rPr>
          <w:highlight w:val="yellow"/>
          <w:rPrChange w:id="263"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C1AF9">
        <w:rPr>
          <w:highlight w:val="yellow"/>
          <w:rPrChange w:id="264" w:author="Microsoft Office User" w:date="2018-02-21T09:53:00Z">
            <w:rPr/>
          </w:rPrChange>
        </w:rPr>
        <w:fldChar w:fldCharType="separate"/>
      </w:r>
      <w:r w:rsidR="002B0E0B" w:rsidRPr="00AC1AF9">
        <w:rPr>
          <w:noProof/>
          <w:highlight w:val="yellow"/>
          <w:rPrChange w:id="265" w:author="Microsoft Office User" w:date="2018-02-21T09:53:00Z">
            <w:rPr>
              <w:noProof/>
            </w:rPr>
          </w:rPrChange>
        </w:rPr>
        <w:t xml:space="preserve">(Carter, 2007; Furukawa </w:t>
      </w:r>
      <w:r w:rsidR="002B0E0B" w:rsidRPr="00AC1AF9">
        <w:rPr>
          <w:i/>
          <w:noProof/>
          <w:highlight w:val="yellow"/>
          <w:rPrChange w:id="266" w:author="Microsoft Office User" w:date="2018-02-21T09:53:00Z">
            <w:rPr>
              <w:i/>
              <w:noProof/>
            </w:rPr>
          </w:rPrChange>
        </w:rPr>
        <w:t>et al.</w:t>
      </w:r>
      <w:r w:rsidR="002B0E0B" w:rsidRPr="00AC1AF9">
        <w:rPr>
          <w:noProof/>
          <w:highlight w:val="yellow"/>
          <w:rPrChange w:id="267" w:author="Microsoft Office User" w:date="2018-02-21T09:53:00Z">
            <w:rPr>
              <w:noProof/>
            </w:rPr>
          </w:rPrChange>
        </w:rPr>
        <w:t>, 2014)</w:t>
      </w:r>
      <w:ins w:id="268" w:author="Microsoft Office User" w:date="2018-02-10T02:15:00Z">
        <w:r w:rsidR="002B0E0B" w:rsidRPr="00AC1AF9">
          <w:rPr>
            <w:highlight w:val="yellow"/>
            <w:rPrChange w:id="269" w:author="Microsoft Office User" w:date="2018-02-21T09:53:00Z">
              <w:rPr/>
            </w:rPrChange>
          </w:rPr>
          <w:fldChar w:fldCharType="end"/>
        </w:r>
      </w:ins>
      <w:r w:rsidR="00125A67" w:rsidRPr="00AC1AF9">
        <w:rPr>
          <w:highlight w:val="yellow"/>
          <w:rPrChange w:id="270" w:author="Microsoft Office User" w:date="2018-02-21T09:53:00Z">
            <w:rPr/>
          </w:rPrChange>
        </w:rPr>
        <w:t>.</w:t>
      </w:r>
      <w:r w:rsidR="0052479E" w:rsidRPr="00AC1AF9">
        <w:rPr>
          <w:highlight w:val="yellow"/>
          <w:rPrChange w:id="271" w:author="Microsoft Office User" w:date="2018-02-21T09:53:00Z">
            <w:rPr/>
          </w:rPrChange>
        </w:rPr>
        <w:t xml:space="preserve"> </w:t>
      </w:r>
      <w:r w:rsidR="00C3243F" w:rsidRPr="00AC1AF9">
        <w:rPr>
          <w:highlight w:val="yellow"/>
          <w:rPrChange w:id="272" w:author="Microsoft Office User" w:date="2018-02-21T09:53:00Z">
            <w:rPr/>
          </w:rPrChange>
        </w:rPr>
        <w:t>The m</w:t>
      </w:r>
      <w:r w:rsidR="00926CD1" w:rsidRPr="00AC1AF9">
        <w:rPr>
          <w:highlight w:val="yellow"/>
          <w:rPrChange w:id="273" w:author="Microsoft Office User" w:date="2018-02-21T09:53:00Z">
            <w:rPr/>
          </w:rPrChange>
        </w:rPr>
        <w:t xml:space="preserve">ouse has an inverted yolk sac placenta that is active throughout gestation. The human yolk sac, although evident during </w:t>
      </w:r>
      <w:r w:rsidR="004E6779" w:rsidRPr="00AC1AF9">
        <w:rPr>
          <w:highlight w:val="yellow"/>
          <w:rPrChange w:id="274" w:author="Microsoft Office User" w:date="2018-02-21T09:53:00Z">
            <w:rPr/>
          </w:rPrChange>
        </w:rPr>
        <w:t xml:space="preserve">the first trimester, becomes inactive after the full maturation of the placenta. </w:t>
      </w:r>
      <w:r w:rsidR="00A854A9" w:rsidRPr="00AC1AF9">
        <w:rPr>
          <w:highlight w:val="yellow"/>
          <w:rPrChange w:id="275" w:author="Microsoft Office User" w:date="2018-02-21T09:53:00Z">
            <w:rPr/>
          </w:rPrChange>
        </w:rPr>
        <w:t>Furthermore,</w:t>
      </w:r>
      <w:r w:rsidR="00CF3277" w:rsidRPr="00AC1AF9">
        <w:rPr>
          <w:highlight w:val="yellow"/>
          <w:rPrChange w:id="276" w:author="Microsoft Office User" w:date="2018-02-21T09:53:00Z">
            <w:rPr/>
          </w:rPrChange>
        </w:rPr>
        <w:t xml:space="preserve"> the mouse placenta has more cell types and membranes than the human placenta. Moving inwards from the maternal membrane of the placenta to the fetal membran</w:t>
      </w:r>
      <w:r w:rsidR="00924338" w:rsidRPr="00AC1AF9">
        <w:rPr>
          <w:highlight w:val="yellow"/>
          <w:rPrChange w:id="277" w:author="Microsoft Office User" w:date="2018-02-21T09:53:00Z">
            <w:rPr/>
          </w:rPrChange>
        </w:rPr>
        <w:t xml:space="preserve">e, the mouse placenta has </w:t>
      </w:r>
      <w:r w:rsidR="008D3E19" w:rsidRPr="00AC1AF9">
        <w:rPr>
          <w:highlight w:val="yellow"/>
          <w:rPrChange w:id="278" w:author="Microsoft Office User" w:date="2018-02-21T09:53:00Z">
            <w:rPr/>
          </w:rPrChange>
        </w:rPr>
        <w:t>trophoblast</w:t>
      </w:r>
      <w:r w:rsidR="00924338" w:rsidRPr="00AC1AF9">
        <w:rPr>
          <w:highlight w:val="yellow"/>
          <w:rPrChange w:id="279" w:author="Microsoft Office User" w:date="2018-02-21T09:53:00Z">
            <w:rPr/>
          </w:rPrChange>
        </w:rPr>
        <w:t xml:space="preserve"> giant</w:t>
      </w:r>
      <w:r w:rsidR="00CF3277" w:rsidRPr="00AC1AF9">
        <w:rPr>
          <w:highlight w:val="yellow"/>
          <w:rPrChange w:id="280" w:author="Microsoft Office User" w:date="2018-02-21T09:53:00Z">
            <w:rPr/>
          </w:rPrChange>
        </w:rPr>
        <w:t xml:space="preserve"> cells, </w:t>
      </w:r>
      <w:r w:rsidR="008D3E19" w:rsidRPr="00AC1AF9">
        <w:rPr>
          <w:highlight w:val="yellow"/>
          <w:rPrChange w:id="281" w:author="Microsoft Office User" w:date="2018-02-21T09:53:00Z">
            <w:rPr/>
          </w:rPrChange>
        </w:rPr>
        <w:t xml:space="preserve">spongiotrophoblast cells, </w:t>
      </w:r>
      <w:r w:rsidR="00924338" w:rsidRPr="00AC1AF9">
        <w:rPr>
          <w:highlight w:val="yellow"/>
          <w:rPrChange w:id="282" w:author="Microsoft Office User" w:date="2018-02-21T09:53:00Z">
            <w:rPr/>
          </w:rPrChange>
        </w:rPr>
        <w:t>two sy</w:t>
      </w:r>
      <w:r w:rsidR="001F2B19" w:rsidRPr="00AC1AF9">
        <w:rPr>
          <w:highlight w:val="yellow"/>
          <w:rPrChange w:id="283" w:author="Microsoft Office User" w:date="2018-02-21T09:53:00Z">
            <w:rPr/>
          </w:rPrChange>
        </w:rPr>
        <w:t xml:space="preserve">ncytial trophoblast layers, </w:t>
      </w:r>
      <w:r w:rsidR="00924338" w:rsidRPr="00AC1AF9">
        <w:rPr>
          <w:highlight w:val="yellow"/>
          <w:rPrChange w:id="284" w:author="Microsoft Office User" w:date="2018-02-21T09:53:00Z">
            <w:rPr/>
          </w:rPrChange>
        </w:rPr>
        <w:t>mono</w:t>
      </w:r>
      <w:r w:rsidR="008D3E19" w:rsidRPr="00AC1AF9">
        <w:rPr>
          <w:highlight w:val="yellow"/>
          <w:rPrChange w:id="285" w:author="Microsoft Office User" w:date="2018-02-21T09:53:00Z">
            <w:rPr/>
          </w:rPrChange>
        </w:rPr>
        <w:t>nuclear trophoblast cell</w:t>
      </w:r>
      <w:r w:rsidR="001F2B19" w:rsidRPr="00AC1AF9">
        <w:rPr>
          <w:highlight w:val="yellow"/>
          <w:rPrChange w:id="286" w:author="Microsoft Office User" w:date="2018-02-21T09:53:00Z">
            <w:rPr/>
          </w:rPrChange>
        </w:rPr>
        <w:t>s</w:t>
      </w:r>
      <w:r w:rsidR="008D3E19" w:rsidRPr="00AC1AF9">
        <w:rPr>
          <w:highlight w:val="yellow"/>
          <w:rPrChange w:id="287" w:author="Microsoft Office User" w:date="2018-02-21T09:53:00Z">
            <w:rPr/>
          </w:rPrChange>
        </w:rPr>
        <w:t>, and fetal endothelial cells</w:t>
      </w:r>
      <w:ins w:id="288" w:author="Microsoft Office User" w:date="2018-02-13T12:18:00Z">
        <w:r w:rsidR="006A6534" w:rsidRPr="00AC1AF9">
          <w:rPr>
            <w:highlight w:val="yellow"/>
            <w:rPrChange w:id="289" w:author="Microsoft Office User" w:date="2018-02-21T09:53:00Z">
              <w:rPr/>
            </w:rPrChange>
          </w:rPr>
          <w:t xml:space="preserve"> </w:t>
        </w:r>
      </w:ins>
      <w:ins w:id="290" w:author="Microsoft Office User" w:date="2018-02-13T14:52:00Z">
        <w:r w:rsidR="00C408E2" w:rsidRPr="00AC1AF9">
          <w:rPr>
            <w:highlight w:val="yellow"/>
            <w:rPrChange w:id="291" w:author="Microsoft Office User" w:date="2018-02-21T09:53:00Z">
              <w:rPr/>
            </w:rPrChange>
          </w:rPr>
          <w:fldChar w:fldCharType="begin" w:fldLock="1"/>
        </w:r>
      </w:ins>
      <w:r w:rsidR="00C408E2" w:rsidRPr="00AC1AF9">
        <w:rPr>
          <w:highlight w:val="yellow"/>
          <w:rPrChange w:id="292" w:author="Microsoft Office User" w:date="2018-02-21T09:53: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C1AF9">
        <w:rPr>
          <w:highlight w:val="yellow"/>
          <w:rPrChange w:id="293" w:author="Microsoft Office User" w:date="2018-02-21T09:53:00Z">
            <w:rPr/>
          </w:rPrChange>
        </w:rPr>
        <w:fldChar w:fldCharType="separate"/>
      </w:r>
      <w:r w:rsidR="00C408E2" w:rsidRPr="00AC1AF9">
        <w:rPr>
          <w:noProof/>
          <w:highlight w:val="yellow"/>
          <w:rPrChange w:id="294" w:author="Microsoft Office User" w:date="2018-02-21T09:53:00Z">
            <w:rPr>
              <w:noProof/>
            </w:rPr>
          </w:rPrChange>
        </w:rPr>
        <w:t xml:space="preserve">(Maltepe </w:t>
      </w:r>
      <w:r w:rsidR="00C408E2" w:rsidRPr="00AC1AF9">
        <w:rPr>
          <w:i/>
          <w:noProof/>
          <w:highlight w:val="yellow"/>
          <w:rPrChange w:id="295" w:author="Microsoft Office User" w:date="2018-02-21T09:53:00Z">
            <w:rPr>
              <w:i/>
              <w:noProof/>
            </w:rPr>
          </w:rPrChange>
        </w:rPr>
        <w:t>et al.</w:t>
      </w:r>
      <w:r w:rsidR="00C408E2" w:rsidRPr="00AC1AF9">
        <w:rPr>
          <w:noProof/>
          <w:highlight w:val="yellow"/>
          <w:rPrChange w:id="296" w:author="Microsoft Office User" w:date="2018-02-21T09:53:00Z">
            <w:rPr>
              <w:noProof/>
            </w:rPr>
          </w:rPrChange>
        </w:rPr>
        <w:t>, 2010)</w:t>
      </w:r>
      <w:ins w:id="297" w:author="Microsoft Office User" w:date="2018-02-13T14:52:00Z">
        <w:r w:rsidR="00C408E2" w:rsidRPr="00AC1AF9">
          <w:rPr>
            <w:highlight w:val="yellow"/>
            <w:rPrChange w:id="298" w:author="Microsoft Office User" w:date="2018-02-21T09:53:00Z">
              <w:rPr/>
            </w:rPrChange>
          </w:rPr>
          <w:fldChar w:fldCharType="end"/>
        </w:r>
        <w:r w:rsidR="00C408E2" w:rsidRPr="00AC1AF9">
          <w:rPr>
            <w:highlight w:val="yellow"/>
            <w:rPrChange w:id="299" w:author="Microsoft Office User" w:date="2018-02-21T09:53:00Z">
              <w:rPr/>
            </w:rPrChange>
          </w:rPr>
          <w:t>.</w:t>
        </w:r>
      </w:ins>
      <w:r w:rsidR="008D3E19" w:rsidRPr="00AC1AF9">
        <w:rPr>
          <w:highlight w:val="yellow"/>
          <w:rPrChange w:id="300" w:author="Microsoft Office User" w:date="2018-02-21T09:53:00Z">
            <w:rPr/>
          </w:rPrChange>
        </w:rPr>
        <w:t xml:space="preserve"> As </w:t>
      </w:r>
      <w:commentRangeStart w:id="301"/>
      <w:r w:rsidR="008D3E19" w:rsidRPr="00AC1AF9">
        <w:rPr>
          <w:highlight w:val="yellow"/>
          <w:rPrChange w:id="302" w:author="Microsoft Office User" w:date="2018-02-21T09:53:00Z">
            <w:rPr/>
          </w:rPrChange>
        </w:rPr>
        <w:t xml:space="preserve">many </w:t>
      </w:r>
      <w:commentRangeEnd w:id="301"/>
      <w:r w:rsidR="00D91961" w:rsidRPr="00AC1AF9">
        <w:rPr>
          <w:rStyle w:val="CommentReference"/>
          <w:rFonts w:asciiTheme="minorHAnsi" w:eastAsiaTheme="minorHAnsi" w:hAnsiTheme="minorHAnsi" w:cstheme="minorBidi"/>
          <w:highlight w:val="yellow"/>
          <w:rPrChange w:id="303" w:author="Microsoft Office User" w:date="2018-02-21T09:53:00Z">
            <w:rPr>
              <w:rStyle w:val="CommentReference"/>
              <w:rFonts w:asciiTheme="minorHAnsi" w:eastAsiaTheme="minorHAnsi" w:hAnsiTheme="minorHAnsi" w:cstheme="minorBidi"/>
            </w:rPr>
          </w:rPrChange>
        </w:rPr>
        <w:commentReference w:id="301"/>
      </w:r>
      <w:r w:rsidR="008D3E19" w:rsidRPr="00AC1AF9">
        <w:rPr>
          <w:highlight w:val="yellow"/>
          <w:rPrChange w:id="304" w:author="Microsoft Office User" w:date="2018-02-21T09:53:00Z">
            <w:rPr/>
          </w:rPrChange>
        </w:rPr>
        <w:t>layers may resemble the human placenta, it is notable that the mouse placenta has an additional membrane due to the two syncytiotrophoblast layers</w:t>
      </w:r>
      <w:r w:rsidR="002F592E" w:rsidRPr="00AC1AF9">
        <w:rPr>
          <w:highlight w:val="yellow"/>
          <w:rPrChange w:id="305" w:author="Microsoft Office User" w:date="2018-02-21T09:53:00Z">
            <w:rPr/>
          </w:rPrChange>
        </w:rPr>
        <w:t xml:space="preserve"> that are linked by gap </w:t>
      </w:r>
      <w:commentRangeStart w:id="306"/>
      <w:r w:rsidR="002F592E" w:rsidRPr="00AC1AF9">
        <w:rPr>
          <w:highlight w:val="yellow"/>
          <w:rPrChange w:id="307" w:author="Microsoft Office User" w:date="2018-02-21T09:53:00Z">
            <w:rPr/>
          </w:rPrChange>
        </w:rPr>
        <w:t>junctions</w:t>
      </w:r>
      <w:commentRangeEnd w:id="306"/>
      <w:r w:rsidR="00241F96" w:rsidRPr="00AC1AF9">
        <w:rPr>
          <w:rStyle w:val="CommentReference"/>
          <w:rFonts w:asciiTheme="minorHAnsi" w:eastAsiaTheme="minorHAnsi" w:hAnsiTheme="minorHAnsi" w:cstheme="minorBidi"/>
          <w:highlight w:val="yellow"/>
          <w:rPrChange w:id="308" w:author="Microsoft Office User" w:date="2018-02-21T09:53:00Z">
            <w:rPr>
              <w:rStyle w:val="CommentReference"/>
              <w:rFonts w:asciiTheme="minorHAnsi" w:eastAsiaTheme="minorHAnsi" w:hAnsiTheme="minorHAnsi" w:cstheme="minorBidi"/>
            </w:rPr>
          </w:rPrChange>
        </w:rPr>
        <w:commentReference w:id="306"/>
      </w:r>
      <w:ins w:id="309" w:author="Microsoft Office User" w:date="2018-02-13T12:07:00Z">
        <w:r w:rsidR="000E2A29" w:rsidRPr="00AC1AF9">
          <w:rPr>
            <w:highlight w:val="yellow"/>
            <w:rPrChange w:id="310" w:author="Microsoft Office User" w:date="2018-02-21T09:53:00Z">
              <w:rPr/>
            </w:rPrChange>
          </w:rPr>
          <w:t xml:space="preserve"> </w:t>
        </w:r>
      </w:ins>
      <w:ins w:id="311" w:author="Microsoft Office User" w:date="2018-02-13T14:50:00Z">
        <w:r w:rsidR="006A6534" w:rsidRPr="00AC1AF9">
          <w:rPr>
            <w:highlight w:val="yellow"/>
            <w:rPrChange w:id="312" w:author="Microsoft Office User" w:date="2018-02-21T09:53:00Z">
              <w:rPr/>
            </w:rPrChange>
          </w:rPr>
          <w:fldChar w:fldCharType="begin" w:fldLock="1"/>
        </w:r>
      </w:ins>
      <w:r w:rsidR="006A6534" w:rsidRPr="00AC1AF9">
        <w:rPr>
          <w:highlight w:val="yellow"/>
          <w:rPrChange w:id="313"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C1AF9">
        <w:rPr>
          <w:highlight w:val="yellow"/>
          <w:rPrChange w:id="314" w:author="Microsoft Office User" w:date="2018-02-21T09:53:00Z">
            <w:rPr/>
          </w:rPrChange>
        </w:rPr>
        <w:fldChar w:fldCharType="separate"/>
      </w:r>
      <w:r w:rsidR="006A6534" w:rsidRPr="00AC1AF9">
        <w:rPr>
          <w:noProof/>
          <w:highlight w:val="yellow"/>
          <w:rPrChange w:id="315" w:author="Microsoft Office User" w:date="2018-02-21T09:53:00Z">
            <w:rPr>
              <w:noProof/>
            </w:rPr>
          </w:rPrChange>
        </w:rPr>
        <w:t>(Carter, 2007)</w:t>
      </w:r>
      <w:ins w:id="316" w:author="Microsoft Office User" w:date="2018-02-13T14:50:00Z">
        <w:r w:rsidR="006A6534" w:rsidRPr="00AC1AF9">
          <w:rPr>
            <w:highlight w:val="yellow"/>
            <w:rPrChange w:id="317" w:author="Microsoft Office User" w:date="2018-02-21T09:53:00Z">
              <w:rPr/>
            </w:rPrChange>
          </w:rPr>
          <w:fldChar w:fldCharType="end"/>
        </w:r>
      </w:ins>
      <w:r w:rsidR="008D3E19" w:rsidRPr="000646B0">
        <w:t xml:space="preserve"> </w:t>
      </w:r>
    </w:p>
    <w:p w14:paraId="62E7F8C5" w14:textId="77777777" w:rsidR="006E7B3E" w:rsidRPr="000646B0" w:rsidRDefault="006E7B3E" w:rsidP="00E91471">
      <w:pPr>
        <w:rPr>
          <w:b/>
        </w:rPr>
      </w:pPr>
    </w:p>
    <w:p w14:paraId="771415CD" w14:textId="5A1D63B2" w:rsidR="008A4659" w:rsidRPr="000646B0" w:rsidRDefault="00812C4F" w:rsidP="002F592E">
      <w:pPr>
        <w:ind w:firstLine="720"/>
      </w:pPr>
      <w:r w:rsidRPr="00272C70">
        <w:rPr>
          <w:highlight w:val="yellow"/>
          <w:rPrChange w:id="318" w:author="Microsoft Office User" w:date="2018-02-22T18:59:00Z">
            <w:rPr/>
          </w:rPrChange>
        </w:rPr>
        <w:t xml:space="preserve">The trophoblasts take up the most </w:t>
      </w:r>
      <w:commentRangeStart w:id="319"/>
      <w:r w:rsidRPr="00272C70">
        <w:rPr>
          <w:highlight w:val="yellow"/>
          <w:rPrChange w:id="320" w:author="Microsoft Office User" w:date="2018-02-22T18:59:00Z">
            <w:rPr/>
          </w:rPrChange>
        </w:rPr>
        <w:t>sp</w:t>
      </w:r>
      <w:r w:rsidR="00F61023" w:rsidRPr="00272C70">
        <w:rPr>
          <w:highlight w:val="yellow"/>
          <w:rPrChange w:id="321" w:author="Microsoft Office User" w:date="2018-02-22T18:59:00Z">
            <w:rPr/>
          </w:rPrChange>
        </w:rPr>
        <w:t xml:space="preserve">ace </w:t>
      </w:r>
      <w:commentRangeEnd w:id="319"/>
      <w:r w:rsidR="005D15B1" w:rsidRPr="00272C70">
        <w:rPr>
          <w:rStyle w:val="CommentReference"/>
          <w:rFonts w:asciiTheme="minorHAnsi" w:eastAsiaTheme="minorHAnsi" w:hAnsiTheme="minorHAnsi" w:cstheme="minorBidi"/>
          <w:highlight w:val="yellow"/>
          <w:rPrChange w:id="322" w:author="Microsoft Office User" w:date="2018-02-22T18:59:00Z">
            <w:rPr>
              <w:rStyle w:val="CommentReference"/>
              <w:rFonts w:asciiTheme="minorHAnsi" w:eastAsiaTheme="minorHAnsi" w:hAnsiTheme="minorHAnsi" w:cstheme="minorBidi"/>
            </w:rPr>
          </w:rPrChange>
        </w:rPr>
        <w:commentReference w:id="319"/>
      </w:r>
      <w:r w:rsidR="00F61023" w:rsidRPr="00272C70">
        <w:rPr>
          <w:highlight w:val="yellow"/>
          <w:rPrChange w:id="323" w:author="Microsoft Office User" w:date="2018-02-22T18:59:00Z">
            <w:rPr/>
          </w:rPrChange>
        </w:rPr>
        <w:t xml:space="preserve">in the </w:t>
      </w:r>
      <w:r w:rsidR="007E6CBE" w:rsidRPr="00272C70">
        <w:rPr>
          <w:highlight w:val="yellow"/>
          <w:rPrChange w:id="324" w:author="Microsoft Office User" w:date="2018-02-22T18:59:00Z">
            <w:rPr/>
          </w:rPrChange>
        </w:rPr>
        <w:t xml:space="preserve">human and mouse </w:t>
      </w:r>
      <w:r w:rsidR="00F61023" w:rsidRPr="00272C70">
        <w:rPr>
          <w:highlight w:val="yellow"/>
          <w:rPrChange w:id="325" w:author="Microsoft Office User" w:date="2018-02-22T18:59:00Z">
            <w:rPr/>
          </w:rPrChange>
        </w:rPr>
        <w:t xml:space="preserve">placenta </w:t>
      </w:r>
      <w:commentRangeStart w:id="326"/>
      <w:r w:rsidRPr="00272C70">
        <w:rPr>
          <w:highlight w:val="yellow"/>
          <w:rPrChange w:id="327" w:author="Microsoft Office User" w:date="2018-02-22T18:59:00Z">
            <w:rPr/>
          </w:rPrChange>
        </w:rPr>
        <w:t>and</w:t>
      </w:r>
      <w:commentRangeEnd w:id="326"/>
      <w:r w:rsidR="002D272D" w:rsidRPr="00272C70">
        <w:rPr>
          <w:rStyle w:val="CommentReference"/>
          <w:highlight w:val="yellow"/>
          <w:rPrChange w:id="328" w:author="Microsoft Office User" w:date="2018-02-22T18:59:00Z">
            <w:rPr>
              <w:rStyle w:val="CommentReference"/>
            </w:rPr>
          </w:rPrChange>
        </w:rPr>
        <w:commentReference w:id="326"/>
      </w:r>
      <w:r w:rsidRPr="00272C70">
        <w:rPr>
          <w:highlight w:val="yellow"/>
          <w:rPrChange w:id="329" w:author="Microsoft Office User" w:date="2018-02-22T18:59:00Z">
            <w:rPr/>
          </w:rPrChange>
        </w:rPr>
        <w:t xml:space="preserve"> </w:t>
      </w:r>
      <w:ins w:id="330" w:author="Dave Bridges" w:date="2018-01-31T20:20:00Z">
        <w:r w:rsidR="00472ADD" w:rsidRPr="00272C70">
          <w:rPr>
            <w:highlight w:val="yellow"/>
            <w:rPrChange w:id="331" w:author="Microsoft Office User" w:date="2018-02-22T18:59:00Z">
              <w:rPr/>
            </w:rPrChange>
          </w:rPr>
          <w:t xml:space="preserve">aside from </w:t>
        </w:r>
      </w:ins>
      <w:r w:rsidRPr="00272C70">
        <w:rPr>
          <w:highlight w:val="yellow"/>
          <w:rPrChange w:id="332" w:author="Microsoft Office User" w:date="2018-02-22T18:59:00Z">
            <w:rPr/>
          </w:rPrChange>
        </w:rPr>
        <w:t>having an endocrine function</w:t>
      </w:r>
      <w:r w:rsidR="009C56BF" w:rsidRPr="00272C70">
        <w:rPr>
          <w:highlight w:val="yellow"/>
          <w:rPrChange w:id="333" w:author="Microsoft Office User" w:date="2018-02-22T18:59:00Z">
            <w:rPr/>
          </w:rPrChange>
        </w:rPr>
        <w:t>, trophoblasts</w:t>
      </w:r>
      <w:r w:rsidRPr="00272C70">
        <w:rPr>
          <w:highlight w:val="yellow"/>
          <w:rPrChange w:id="334" w:author="Microsoft Office User" w:date="2018-02-22T18:59:00Z">
            <w:rPr/>
          </w:rPrChange>
        </w:rPr>
        <w:t xml:space="preserve"> ar</w:t>
      </w:r>
      <w:r w:rsidR="0026269E" w:rsidRPr="00272C70">
        <w:rPr>
          <w:highlight w:val="yellow"/>
          <w:rPrChange w:id="335" w:author="Microsoft Office User" w:date="2018-02-22T18:59:00Z">
            <w:rPr/>
          </w:rPrChange>
        </w:rPr>
        <w:t xml:space="preserve">e the main site of nutrient, </w:t>
      </w:r>
      <w:r w:rsidRPr="00272C70">
        <w:rPr>
          <w:highlight w:val="yellow"/>
          <w:rPrChange w:id="336" w:author="Microsoft Office User" w:date="2018-02-22T18:59:00Z">
            <w:rPr/>
          </w:rPrChange>
        </w:rPr>
        <w:t>gas</w:t>
      </w:r>
      <w:r w:rsidR="0026269E" w:rsidRPr="00272C70">
        <w:rPr>
          <w:highlight w:val="yellow"/>
          <w:rPrChange w:id="337" w:author="Microsoft Office User" w:date="2018-02-22T18:59:00Z">
            <w:rPr/>
          </w:rPrChange>
        </w:rPr>
        <w:t xml:space="preserve"> and waste</w:t>
      </w:r>
      <w:r w:rsidRPr="00272C70">
        <w:rPr>
          <w:highlight w:val="yellow"/>
          <w:rPrChange w:id="338" w:author="Microsoft Office User" w:date="2018-02-22T18:59:00Z">
            <w:rPr/>
          </w:rPrChange>
        </w:rPr>
        <w:t xml:space="preserve"> exchange between</w:t>
      </w:r>
      <w:r w:rsidR="00F61023" w:rsidRPr="00272C70">
        <w:rPr>
          <w:highlight w:val="yellow"/>
          <w:rPrChange w:id="339" w:author="Microsoft Office User" w:date="2018-02-22T18:59:00Z">
            <w:rPr/>
          </w:rPrChange>
        </w:rPr>
        <w:t xml:space="preserve"> t</w:t>
      </w:r>
      <w:r w:rsidRPr="00272C70">
        <w:rPr>
          <w:highlight w:val="yellow"/>
          <w:rPrChange w:id="340" w:author="Microsoft Office User" w:date="2018-02-22T18:59:00Z">
            <w:rPr/>
          </w:rPrChange>
        </w:rPr>
        <w:t xml:space="preserve">he mother and the fetus. </w:t>
      </w:r>
      <w:r w:rsidR="008627FD" w:rsidRPr="00272C70">
        <w:rPr>
          <w:highlight w:val="yellow"/>
          <w:rPrChange w:id="341" w:author="Microsoft Office User" w:date="2018-02-22T18:59:00Z">
            <w:rPr/>
          </w:rPrChange>
        </w:rPr>
        <w:t>The syncytiot</w:t>
      </w:r>
      <w:r w:rsidR="00323D4B" w:rsidRPr="00272C70">
        <w:rPr>
          <w:highlight w:val="yellow"/>
          <w:rPrChange w:id="342" w:author="Microsoft Office User" w:date="2018-02-22T18:59:00Z">
            <w:rPr/>
          </w:rPrChange>
        </w:rPr>
        <w:t>rophoblast and the extravillous</w:t>
      </w:r>
      <w:r w:rsidR="008627FD" w:rsidRPr="00272C70">
        <w:rPr>
          <w:highlight w:val="yellow"/>
          <w:rPrChange w:id="343" w:author="Microsoft Office User" w:date="2018-02-22T18:59:00Z">
            <w:rPr/>
          </w:rPrChange>
        </w:rPr>
        <w:t xml:space="preserve"> cytotrophoblasts are in direct contact with the maternal blood. </w:t>
      </w:r>
      <w:r w:rsidR="00332AED" w:rsidRPr="00272C70">
        <w:rPr>
          <w:highlight w:val="yellow"/>
          <w:rPrChange w:id="344" w:author="Microsoft Office User" w:date="2018-02-22T18:59:00Z">
            <w:rPr/>
          </w:rPrChange>
        </w:rPr>
        <w:t xml:space="preserve">It is worthy to note that the syncytiotrophoblast is the main part of exchange since it is the outermost layer in the </w:t>
      </w:r>
      <w:r w:rsidR="009C56BF" w:rsidRPr="00272C70">
        <w:rPr>
          <w:highlight w:val="yellow"/>
          <w:rPrChange w:id="345" w:author="Microsoft Office User" w:date="2018-02-22T18:59:00Z">
            <w:rPr/>
          </w:rPrChange>
        </w:rPr>
        <w:t xml:space="preserve">fetal villous </w:t>
      </w:r>
      <w:commentRangeStart w:id="346"/>
      <w:r w:rsidR="009C56BF" w:rsidRPr="00272C70">
        <w:rPr>
          <w:highlight w:val="yellow"/>
          <w:rPrChange w:id="347" w:author="Microsoft Office User" w:date="2018-02-22T18:59:00Z">
            <w:rPr/>
          </w:rPrChange>
        </w:rPr>
        <w:t>tree</w:t>
      </w:r>
      <w:commentRangeEnd w:id="346"/>
      <w:r w:rsidR="00472ADD" w:rsidRPr="00272C70">
        <w:rPr>
          <w:rStyle w:val="CommentReference"/>
          <w:rFonts w:asciiTheme="minorHAnsi" w:eastAsiaTheme="minorHAnsi" w:hAnsiTheme="minorHAnsi" w:cstheme="minorBidi"/>
          <w:highlight w:val="yellow"/>
          <w:rPrChange w:id="348" w:author="Microsoft Office User" w:date="2018-02-22T18:59:00Z">
            <w:rPr>
              <w:rStyle w:val="CommentReference"/>
              <w:rFonts w:asciiTheme="minorHAnsi" w:eastAsiaTheme="minorHAnsi" w:hAnsiTheme="minorHAnsi" w:cstheme="minorBidi"/>
            </w:rPr>
          </w:rPrChange>
        </w:rPr>
        <w:commentReference w:id="346"/>
      </w:r>
      <w:r w:rsidR="00332AED" w:rsidRPr="00272C70">
        <w:rPr>
          <w:highlight w:val="yellow"/>
          <w:rPrChange w:id="349" w:author="Microsoft Office User" w:date="2018-02-22T18:59:00Z">
            <w:rPr/>
          </w:rPrChange>
        </w:rPr>
        <w:t xml:space="preserve">. The survival of the </w:t>
      </w:r>
      <w:r w:rsidR="00715149" w:rsidRPr="00272C70">
        <w:rPr>
          <w:highlight w:val="yellow"/>
          <w:rPrChange w:id="350" w:author="Microsoft Office User" w:date="2018-02-22T18:59:00Z">
            <w:rPr/>
          </w:rPrChange>
        </w:rPr>
        <w:t xml:space="preserve">human </w:t>
      </w:r>
      <w:r w:rsidR="00332AED" w:rsidRPr="00272C70">
        <w:rPr>
          <w:highlight w:val="yellow"/>
          <w:rPrChange w:id="351" w:author="Microsoft Office User" w:date="2018-02-22T18:59:00Z">
            <w:rPr/>
          </w:rPrChange>
        </w:rPr>
        <w:t>placenta and the fetus heavily rely on the trophoblast</w:t>
      </w:r>
      <w:ins w:id="352" w:author="Dave Bridges" w:date="2018-01-31T20:20:00Z">
        <w:r w:rsidR="0022064E" w:rsidRPr="00272C70">
          <w:rPr>
            <w:highlight w:val="yellow"/>
            <w:rPrChange w:id="353" w:author="Microsoft Office User" w:date="2018-02-22T18:59:00Z">
              <w:rPr/>
            </w:rPrChange>
          </w:rPr>
          <w:t>’s</w:t>
        </w:r>
      </w:ins>
      <w:r w:rsidR="00332AED" w:rsidRPr="00272C70">
        <w:rPr>
          <w:highlight w:val="yellow"/>
          <w:rPrChange w:id="354" w:author="Microsoft Office User" w:date="2018-02-22T18:59:00Z">
            <w:rPr/>
          </w:rPrChange>
        </w:rPr>
        <w:t xml:space="preserve"> ability to </w:t>
      </w:r>
      <w:commentRangeStart w:id="355"/>
      <w:r w:rsidR="009E40A1" w:rsidRPr="00272C70">
        <w:rPr>
          <w:highlight w:val="yellow"/>
          <w:rPrChange w:id="356" w:author="Microsoft Office User" w:date="2018-02-22T18:59:00Z">
            <w:rPr/>
          </w:rPrChange>
        </w:rPr>
        <w:t xml:space="preserve">invade </w:t>
      </w:r>
      <w:commentRangeEnd w:id="355"/>
      <w:r w:rsidR="0022064E" w:rsidRPr="00272C70">
        <w:rPr>
          <w:rStyle w:val="CommentReference"/>
          <w:rFonts w:asciiTheme="minorHAnsi" w:eastAsiaTheme="minorHAnsi" w:hAnsiTheme="minorHAnsi" w:cstheme="minorBidi"/>
          <w:highlight w:val="yellow"/>
          <w:rPrChange w:id="357" w:author="Microsoft Office User" w:date="2018-02-22T18:59:00Z">
            <w:rPr>
              <w:rStyle w:val="CommentReference"/>
              <w:rFonts w:asciiTheme="minorHAnsi" w:eastAsiaTheme="minorHAnsi" w:hAnsiTheme="minorHAnsi" w:cstheme="minorBidi"/>
            </w:rPr>
          </w:rPrChange>
        </w:rPr>
        <w:commentReference w:id="355"/>
      </w:r>
      <w:r w:rsidR="009E40A1" w:rsidRPr="00272C70">
        <w:rPr>
          <w:highlight w:val="yellow"/>
          <w:rPrChange w:id="358" w:author="Microsoft Office User" w:date="2018-02-22T18:59:00Z">
            <w:rPr/>
          </w:rPrChange>
        </w:rPr>
        <w:t>t</w:t>
      </w:r>
      <w:r w:rsidR="00885C33" w:rsidRPr="00272C70">
        <w:rPr>
          <w:highlight w:val="yellow"/>
          <w:rPrChange w:id="359" w:author="Microsoft Office User" w:date="2018-02-22T18:59:00Z">
            <w:rPr/>
          </w:rPrChange>
        </w:rPr>
        <w:t xml:space="preserve">he maternal </w:t>
      </w:r>
      <w:commentRangeStart w:id="360"/>
      <w:r w:rsidR="00885C33" w:rsidRPr="00272C70">
        <w:rPr>
          <w:highlight w:val="yellow"/>
          <w:rPrChange w:id="361" w:author="Microsoft Office User" w:date="2018-02-22T18:59:00Z">
            <w:rPr/>
          </w:rPrChange>
        </w:rPr>
        <w:t>myometrial spiral arteries</w:t>
      </w:r>
      <w:commentRangeEnd w:id="360"/>
      <w:r w:rsidR="0082076E" w:rsidRPr="00272C70">
        <w:rPr>
          <w:rStyle w:val="CommentReference"/>
          <w:rFonts w:asciiTheme="minorHAnsi" w:eastAsiaTheme="minorHAnsi" w:hAnsiTheme="minorHAnsi" w:cstheme="minorBidi"/>
          <w:highlight w:val="yellow"/>
          <w:rPrChange w:id="362" w:author="Microsoft Office User" w:date="2018-02-22T18:59:00Z">
            <w:rPr>
              <w:rStyle w:val="CommentReference"/>
              <w:rFonts w:asciiTheme="minorHAnsi" w:eastAsiaTheme="minorHAnsi" w:hAnsiTheme="minorHAnsi" w:cstheme="minorBidi"/>
            </w:rPr>
          </w:rPrChange>
        </w:rPr>
        <w:commentReference w:id="360"/>
      </w:r>
      <w:r w:rsidR="00885C33" w:rsidRPr="00272C70">
        <w:rPr>
          <w:highlight w:val="yellow"/>
          <w:rPrChange w:id="363" w:author="Microsoft Office User" w:date="2018-02-22T18:59:00Z">
            <w:rPr/>
          </w:rPrChange>
        </w:rPr>
        <w:t xml:space="preserve">. Failure </w:t>
      </w:r>
      <w:ins w:id="364" w:author="Dave Bridges" w:date="2018-01-31T20:21:00Z">
        <w:r w:rsidR="00165903" w:rsidRPr="00272C70">
          <w:rPr>
            <w:highlight w:val="yellow"/>
            <w:rPrChange w:id="365" w:author="Microsoft Office User" w:date="2018-02-22T18:59:00Z">
              <w:rPr/>
            </w:rPrChange>
          </w:rPr>
          <w:t xml:space="preserve">of the trophoblasts </w:t>
        </w:r>
      </w:ins>
      <w:r w:rsidR="00885C33" w:rsidRPr="00272C70">
        <w:rPr>
          <w:highlight w:val="yellow"/>
          <w:rPrChange w:id="366" w:author="Microsoft Office User" w:date="2018-02-22T18:59:00Z">
            <w:rPr/>
          </w:rPrChange>
        </w:rPr>
        <w:t>to invade the myometrium jeopardizes the placental ability to successfully exchange nutrients and gases thus risking an early termination or unhealthy pregnancy</w:t>
      </w:r>
      <w:ins w:id="367" w:author="Microsoft Office User" w:date="2018-02-21T18:42:00Z">
        <w:r w:rsidR="001238F4" w:rsidRPr="00272C70">
          <w:rPr>
            <w:highlight w:val="yellow"/>
            <w:rPrChange w:id="368" w:author="Microsoft Office User" w:date="2018-02-22T18:59:00Z">
              <w:rPr/>
            </w:rPrChange>
          </w:rPr>
          <w:t xml:space="preserve"> </w:t>
        </w:r>
      </w:ins>
      <w:ins w:id="369" w:author="Microsoft Office User" w:date="2018-02-21T18:41:00Z">
        <w:r w:rsidR="00CE1831" w:rsidRPr="00272C70">
          <w:rPr>
            <w:highlight w:val="yellow"/>
            <w:rPrChange w:id="370" w:author="Microsoft Office User" w:date="2018-02-22T18:59:00Z">
              <w:rPr/>
            </w:rPrChange>
          </w:rPr>
          <w:fldChar w:fldCharType="begin" w:fldLock="1"/>
        </w:r>
      </w:ins>
      <w:r w:rsidR="00CE1831" w:rsidRPr="00272C70">
        <w:rPr>
          <w:highlight w:val="yellow"/>
          <w:rPrChange w:id="371"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72" w:author="Microsoft Office User" w:date="2018-02-22T18:59:00Z">
            <w:rPr/>
          </w:rPrChange>
        </w:rPr>
        <w:fldChar w:fldCharType="separate"/>
      </w:r>
      <w:r w:rsidR="00CE1831" w:rsidRPr="00272C70">
        <w:rPr>
          <w:noProof/>
          <w:highlight w:val="yellow"/>
          <w:rPrChange w:id="373" w:author="Microsoft Office User" w:date="2018-02-22T18:59:00Z">
            <w:rPr>
              <w:noProof/>
            </w:rPr>
          </w:rPrChange>
        </w:rPr>
        <w:t>(Silva &amp; Serakides, 2016)</w:t>
      </w:r>
      <w:ins w:id="374" w:author="Microsoft Office User" w:date="2018-02-21T18:41:00Z">
        <w:r w:rsidR="00CE1831" w:rsidRPr="00272C70">
          <w:rPr>
            <w:highlight w:val="yellow"/>
            <w:rPrChange w:id="375" w:author="Microsoft Office User" w:date="2018-02-22T18:59:00Z">
              <w:rPr/>
            </w:rPrChange>
          </w:rPr>
          <w:fldChar w:fldCharType="end"/>
        </w:r>
      </w:ins>
      <w:r w:rsidR="00885C33" w:rsidRPr="00272C70">
        <w:rPr>
          <w:highlight w:val="yellow"/>
          <w:rPrChange w:id="376" w:author="Microsoft Office User" w:date="2018-02-22T18:59:00Z">
            <w:rPr/>
          </w:rPrChange>
        </w:rPr>
        <w:t>. The ability to invade the maternal myometrium occurs during th</w:t>
      </w:r>
      <w:r w:rsidR="0070262A" w:rsidRPr="00272C70">
        <w:rPr>
          <w:highlight w:val="yellow"/>
          <w:rPrChange w:id="377" w:author="Microsoft Office User" w:date="2018-02-22T18:59:00Z">
            <w:rPr/>
          </w:rPrChange>
        </w:rPr>
        <w:t xml:space="preserve">e first trimester and </w:t>
      </w:r>
      <w:commentRangeStart w:id="378"/>
      <w:r w:rsidR="0070262A" w:rsidRPr="00272C70">
        <w:rPr>
          <w:highlight w:val="yellow"/>
          <w:rPrChange w:id="379" w:author="Microsoft Office User" w:date="2018-02-22T18:59:00Z">
            <w:rPr/>
          </w:rPrChange>
        </w:rPr>
        <w:t xml:space="preserve">plays a role </w:t>
      </w:r>
      <w:commentRangeEnd w:id="378"/>
      <w:r w:rsidR="00436DCE" w:rsidRPr="00272C70">
        <w:rPr>
          <w:rStyle w:val="CommentReference"/>
          <w:rFonts w:asciiTheme="minorHAnsi" w:eastAsiaTheme="minorHAnsi" w:hAnsiTheme="minorHAnsi" w:cstheme="minorBidi"/>
          <w:highlight w:val="yellow"/>
          <w:rPrChange w:id="380" w:author="Microsoft Office User" w:date="2018-02-22T18:59:00Z">
            <w:rPr>
              <w:rStyle w:val="CommentReference"/>
              <w:rFonts w:asciiTheme="minorHAnsi" w:eastAsiaTheme="minorHAnsi" w:hAnsiTheme="minorHAnsi" w:cstheme="minorBidi"/>
            </w:rPr>
          </w:rPrChange>
        </w:rPr>
        <w:commentReference w:id="378"/>
      </w:r>
      <w:r w:rsidR="0070262A" w:rsidRPr="00272C70">
        <w:rPr>
          <w:highlight w:val="yellow"/>
          <w:rPrChange w:id="381" w:author="Microsoft Office User" w:date="2018-02-22T18:59:00Z">
            <w:rPr/>
          </w:rPrChange>
        </w:rPr>
        <w:t>in determining pregnancy outcomes</w:t>
      </w:r>
      <w:ins w:id="382" w:author="Microsoft Office User" w:date="2018-02-21T18:42:00Z">
        <w:r w:rsidR="001238F4" w:rsidRPr="00272C70">
          <w:rPr>
            <w:highlight w:val="yellow"/>
            <w:rPrChange w:id="383" w:author="Microsoft Office User" w:date="2018-02-22T18:59:00Z">
              <w:rPr/>
            </w:rPrChange>
          </w:rPr>
          <w:t xml:space="preserve"> </w:t>
        </w:r>
      </w:ins>
      <w:ins w:id="384" w:author="Microsoft Office User" w:date="2018-02-21T18:41:00Z">
        <w:r w:rsidR="00CE1831" w:rsidRPr="00272C70">
          <w:rPr>
            <w:highlight w:val="yellow"/>
            <w:rPrChange w:id="385" w:author="Microsoft Office User" w:date="2018-02-22T18:59:00Z">
              <w:rPr/>
            </w:rPrChange>
          </w:rPr>
          <w:fldChar w:fldCharType="begin" w:fldLock="1"/>
        </w:r>
      </w:ins>
      <w:r w:rsidR="00CE1831" w:rsidRPr="00272C70">
        <w:rPr>
          <w:highlight w:val="yellow"/>
          <w:rPrChange w:id="386"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87" w:author="Microsoft Office User" w:date="2018-02-22T18:59:00Z">
            <w:rPr/>
          </w:rPrChange>
        </w:rPr>
        <w:fldChar w:fldCharType="separate"/>
      </w:r>
      <w:r w:rsidR="00CE1831" w:rsidRPr="00272C70">
        <w:rPr>
          <w:noProof/>
          <w:highlight w:val="yellow"/>
          <w:rPrChange w:id="388" w:author="Microsoft Office User" w:date="2018-02-22T18:59:00Z">
            <w:rPr>
              <w:noProof/>
            </w:rPr>
          </w:rPrChange>
        </w:rPr>
        <w:t>(Silva &amp; Serakides, 2016)</w:t>
      </w:r>
      <w:ins w:id="389" w:author="Microsoft Office User" w:date="2018-02-21T18:41:00Z">
        <w:r w:rsidR="00CE1831" w:rsidRPr="00272C70">
          <w:rPr>
            <w:highlight w:val="yellow"/>
            <w:rPrChange w:id="390" w:author="Microsoft Office User" w:date="2018-02-22T18:59:00Z">
              <w:rPr/>
            </w:rPrChange>
          </w:rPr>
          <w:fldChar w:fldCharType="end"/>
        </w:r>
      </w:ins>
      <w:r w:rsidR="00885C33" w:rsidRPr="00272C70">
        <w:rPr>
          <w:highlight w:val="yellow"/>
          <w:rPrChange w:id="391" w:author="Microsoft Office User" w:date="2018-02-22T18:59:00Z">
            <w:rPr/>
          </w:rPrChange>
        </w:rPr>
        <w:t xml:space="preserve">. </w:t>
      </w:r>
      <w:r w:rsidR="00D50851" w:rsidRPr="00272C70">
        <w:rPr>
          <w:highlight w:val="yellow"/>
          <w:rPrChange w:id="392" w:author="Microsoft Office User" w:date="2018-02-22T18:59:00Z">
            <w:rPr/>
          </w:rPrChange>
        </w:rPr>
        <w:t>After the first trimester</w:t>
      </w:r>
      <w:r w:rsidR="00885C33" w:rsidRPr="00272C70">
        <w:rPr>
          <w:highlight w:val="yellow"/>
          <w:rPrChange w:id="393" w:author="Microsoft Office User" w:date="2018-02-22T18:59:00Z">
            <w:rPr/>
          </w:rPrChange>
        </w:rPr>
        <w:t xml:space="preserve">, the syncytiotrophoblast undergoes  </w:t>
      </w:r>
      <w:commentRangeStart w:id="394"/>
      <w:r w:rsidR="00885C33" w:rsidRPr="00272C70">
        <w:rPr>
          <w:highlight w:val="yellow"/>
          <w:rPrChange w:id="395" w:author="Microsoft Office User" w:date="2018-02-22T18:59:00Z">
            <w:rPr/>
          </w:rPrChange>
        </w:rPr>
        <w:t xml:space="preserve">angiogenesis </w:t>
      </w:r>
      <w:commentRangeEnd w:id="394"/>
      <w:r w:rsidR="008F09DC" w:rsidRPr="00272C70">
        <w:rPr>
          <w:rStyle w:val="CommentReference"/>
          <w:rFonts w:asciiTheme="minorHAnsi" w:eastAsiaTheme="minorHAnsi" w:hAnsiTheme="minorHAnsi" w:cstheme="minorBidi"/>
          <w:highlight w:val="yellow"/>
          <w:rPrChange w:id="396" w:author="Microsoft Office User" w:date="2018-02-22T18:59:00Z">
            <w:rPr>
              <w:rStyle w:val="CommentReference"/>
              <w:rFonts w:asciiTheme="minorHAnsi" w:eastAsiaTheme="minorHAnsi" w:hAnsiTheme="minorHAnsi" w:cstheme="minorBidi"/>
            </w:rPr>
          </w:rPrChange>
        </w:rPr>
        <w:commentReference w:id="394"/>
      </w:r>
      <w:r w:rsidR="00885C33" w:rsidRPr="00272C70">
        <w:rPr>
          <w:highlight w:val="yellow"/>
          <w:rPrChange w:id="397" w:author="Microsoft Office User" w:date="2018-02-22T18:59:00Z">
            <w:rPr/>
          </w:rPrChange>
        </w:rPr>
        <w:t xml:space="preserve">to allow for increased exchange of nutrients and gases coping with the increased fetal needs throughout gestation. The </w:t>
      </w:r>
      <w:r w:rsidR="00BC0A43" w:rsidRPr="00272C70">
        <w:rPr>
          <w:highlight w:val="yellow"/>
          <w:rPrChange w:id="398" w:author="Microsoft Office User" w:date="2018-02-22T18:59:00Z">
            <w:rPr/>
          </w:rPrChange>
        </w:rPr>
        <w:t>syncytio</w:t>
      </w:r>
      <w:r w:rsidR="00885C33" w:rsidRPr="00272C70">
        <w:rPr>
          <w:highlight w:val="yellow"/>
          <w:rPrChange w:id="399" w:author="Microsoft Office User" w:date="2018-02-22T18:59:00Z">
            <w:rPr/>
          </w:rPrChange>
        </w:rPr>
        <w:t>trophoblast is also the outermost layer of the placenta facing the mother so its structural function makes it a barrier that protects the g</w:t>
      </w:r>
      <w:r w:rsidR="003B429F" w:rsidRPr="00272C70">
        <w:rPr>
          <w:highlight w:val="yellow"/>
          <w:rPrChange w:id="400" w:author="Microsoft Office User" w:date="2018-02-22T18:59:00Z">
            <w:rPr/>
          </w:rPrChange>
        </w:rPr>
        <w:t>rowing fetus</w:t>
      </w:r>
      <w:ins w:id="401" w:author="Microsoft Office User" w:date="2018-02-21T15:42:00Z">
        <w:r w:rsidR="00DC3D98" w:rsidRPr="00272C70">
          <w:rPr>
            <w:highlight w:val="yellow"/>
            <w:rPrChange w:id="402" w:author="Microsoft Office User" w:date="2018-02-22T18:59:00Z">
              <w:rPr/>
            </w:rPrChange>
          </w:rPr>
          <w:t xml:space="preserve"> from the maternal immune system</w:t>
        </w:r>
      </w:ins>
      <w:ins w:id="403" w:author="Microsoft Office User" w:date="2018-02-21T18:43:00Z">
        <w:r w:rsidR="001238F4" w:rsidRPr="00272C70">
          <w:rPr>
            <w:highlight w:val="yellow"/>
            <w:rPrChange w:id="404" w:author="Microsoft Office User" w:date="2018-02-22T18:59:00Z">
              <w:rPr/>
            </w:rPrChange>
          </w:rPr>
          <w:t xml:space="preserve"> </w:t>
        </w:r>
      </w:ins>
      <w:ins w:id="405" w:author="Microsoft Office User" w:date="2018-02-21T18:44:00Z">
        <w:r w:rsidR="001238F4" w:rsidRPr="00272C70">
          <w:rPr>
            <w:highlight w:val="yellow"/>
            <w:rPrChange w:id="406" w:author="Microsoft Office User" w:date="2018-02-22T18:59:00Z">
              <w:rPr/>
            </w:rPrChange>
          </w:rPr>
          <w:fldChar w:fldCharType="begin" w:fldLock="1"/>
        </w:r>
      </w:ins>
      <w:r w:rsidR="001238F4" w:rsidRPr="00272C70">
        <w:rPr>
          <w:highlight w:val="yellow"/>
          <w:rPrChange w:id="407" w:author="Microsoft Office User" w:date="2018-02-22T18:59:00Z">
            <w:rPr/>
          </w:rPrChange>
        </w:rPr>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rsidRPr="00272C70">
        <w:rPr>
          <w:highlight w:val="yellow"/>
          <w:rPrChange w:id="408" w:author="Microsoft Office User" w:date="2018-02-22T18:59:00Z">
            <w:rPr/>
          </w:rPrChange>
        </w:rPr>
        <w:fldChar w:fldCharType="separate"/>
      </w:r>
      <w:r w:rsidR="001238F4" w:rsidRPr="00272C70">
        <w:rPr>
          <w:noProof/>
          <w:highlight w:val="yellow"/>
          <w:rPrChange w:id="409" w:author="Microsoft Office User" w:date="2018-02-22T18:59:00Z">
            <w:rPr>
              <w:noProof/>
            </w:rPr>
          </w:rPrChange>
        </w:rPr>
        <w:t>(Watson &amp; Cross, 2005)</w:t>
      </w:r>
      <w:ins w:id="410" w:author="Microsoft Office User" w:date="2018-02-21T18:44:00Z">
        <w:r w:rsidR="001238F4" w:rsidRPr="00272C70">
          <w:rPr>
            <w:highlight w:val="yellow"/>
            <w:rPrChange w:id="411" w:author="Microsoft Office User" w:date="2018-02-22T18:59:00Z">
              <w:rPr/>
            </w:rPrChange>
          </w:rPr>
          <w:fldChar w:fldCharType="end"/>
        </w:r>
      </w:ins>
      <w:r w:rsidR="003B429F" w:rsidRPr="00272C70">
        <w:rPr>
          <w:highlight w:val="yellow"/>
          <w:rPrChange w:id="412" w:author="Microsoft Office User" w:date="2018-02-22T18:59:00Z">
            <w:rPr/>
          </w:rPrChange>
        </w:rPr>
        <w:t xml:space="preserve">. </w:t>
      </w:r>
      <w:ins w:id="413" w:author="Dave Bridges" w:date="2018-01-31T20:23:00Z">
        <w:r w:rsidR="001F5F1B" w:rsidRPr="00272C70">
          <w:rPr>
            <w:highlight w:val="yellow"/>
            <w:rPrChange w:id="414" w:author="Microsoft Office User" w:date="2018-02-22T18:59:00Z">
              <w:rPr/>
            </w:rPrChange>
          </w:rPr>
          <w:t>In addition</w:t>
        </w:r>
      </w:ins>
      <w:r w:rsidR="003B429F" w:rsidRPr="00272C70">
        <w:rPr>
          <w:highlight w:val="yellow"/>
          <w:rPrChange w:id="415" w:author="Microsoft Office User" w:date="2018-02-22T18:59:00Z">
            <w:rPr/>
          </w:rPrChange>
        </w:rPr>
        <w:t>, the syncytiotroph</w:t>
      </w:r>
      <w:r w:rsidR="00885C33" w:rsidRPr="00272C70">
        <w:rPr>
          <w:highlight w:val="yellow"/>
          <w:rPrChange w:id="416" w:author="Microsoft Office User" w:date="2018-02-22T18:59:00Z">
            <w:rPr/>
          </w:rPrChange>
        </w:rPr>
        <w:t xml:space="preserve">oblast has an endocrine function. </w:t>
      </w:r>
      <w:ins w:id="417" w:author="Dave Bridges" w:date="2018-01-31T20:23:00Z">
        <w:r w:rsidR="001F5F1B" w:rsidRPr="00272C70">
          <w:rPr>
            <w:highlight w:val="yellow"/>
            <w:rPrChange w:id="418" w:author="Microsoft Office User" w:date="2018-02-22T18:59:00Z">
              <w:rPr/>
            </w:rPrChange>
          </w:rPr>
          <w:t>These cells</w:t>
        </w:r>
      </w:ins>
      <w:r w:rsidR="003B429F" w:rsidRPr="00272C70">
        <w:rPr>
          <w:highlight w:val="yellow"/>
          <w:rPrChange w:id="419" w:author="Microsoft Office User" w:date="2018-02-22T18:59:00Z">
            <w:rPr/>
          </w:rPrChange>
        </w:rPr>
        <w:t xml:space="preserve"> secrete the human chorionic gonadotropin</w:t>
      </w:r>
      <w:r w:rsidR="006270C5" w:rsidRPr="00272C70">
        <w:rPr>
          <w:highlight w:val="yellow"/>
          <w:rPrChange w:id="420" w:author="Microsoft Office User" w:date="2018-02-22T18:59:00Z">
            <w:rPr/>
          </w:rPrChange>
        </w:rPr>
        <w:t xml:space="preserve"> (hCG)</w:t>
      </w:r>
      <w:r w:rsidR="003B429F" w:rsidRPr="00272C70">
        <w:rPr>
          <w:highlight w:val="yellow"/>
          <w:rPrChange w:id="421" w:author="Microsoft Office User" w:date="2018-02-22T18:59:00Z">
            <w:rPr/>
          </w:rPrChange>
        </w:rPr>
        <w:t>, estrogens and progesterone, human placental lactogen, human placental growth hormone, insulin-like growth factor, and endothelial growth factor</w:t>
      </w:r>
      <w:ins w:id="422" w:author="Microsoft Office User" w:date="2018-02-21T18:51:00Z">
        <w:r w:rsidR="00D379D2" w:rsidRPr="00272C70">
          <w:rPr>
            <w:highlight w:val="yellow"/>
            <w:rPrChange w:id="423" w:author="Microsoft Office User" w:date="2018-02-22T18:59:00Z">
              <w:rPr/>
            </w:rPrChange>
          </w:rPr>
          <w:t xml:space="preserve"> </w:t>
        </w:r>
        <w:r w:rsidR="00D379D2" w:rsidRPr="00272C70">
          <w:rPr>
            <w:highlight w:val="yellow"/>
            <w:rPrChange w:id="424" w:author="Microsoft Office User" w:date="2018-02-22T18:59:00Z">
              <w:rPr/>
            </w:rPrChange>
          </w:rPr>
          <w:fldChar w:fldCharType="begin" w:fldLock="1"/>
        </w:r>
      </w:ins>
      <w:r w:rsidR="00D379D2" w:rsidRPr="00272C70">
        <w:rPr>
          <w:highlight w:val="yellow"/>
          <w:rPrChange w:id="425" w:author="Microsoft Office User" w:date="2018-02-22T18:59: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rsidRPr="00272C70">
        <w:rPr>
          <w:highlight w:val="yellow"/>
          <w:rPrChange w:id="426" w:author="Microsoft Office User" w:date="2018-02-22T18:59:00Z">
            <w:rPr/>
          </w:rPrChange>
        </w:rPr>
        <w:fldChar w:fldCharType="separate"/>
      </w:r>
      <w:r w:rsidR="00D379D2" w:rsidRPr="00272C70">
        <w:rPr>
          <w:noProof/>
          <w:highlight w:val="yellow"/>
          <w:rPrChange w:id="427" w:author="Microsoft Office User" w:date="2018-02-22T18:59:00Z">
            <w:rPr>
              <w:noProof/>
            </w:rPr>
          </w:rPrChange>
        </w:rPr>
        <w:t xml:space="preserve">(Malassine </w:t>
      </w:r>
      <w:r w:rsidR="00D379D2" w:rsidRPr="00272C70">
        <w:rPr>
          <w:i/>
          <w:noProof/>
          <w:highlight w:val="yellow"/>
          <w:rPrChange w:id="428" w:author="Microsoft Office User" w:date="2018-02-22T18:59:00Z">
            <w:rPr>
              <w:i/>
              <w:noProof/>
            </w:rPr>
          </w:rPrChange>
        </w:rPr>
        <w:t>et al.</w:t>
      </w:r>
      <w:r w:rsidR="00D379D2" w:rsidRPr="00272C70">
        <w:rPr>
          <w:noProof/>
          <w:highlight w:val="yellow"/>
          <w:rPrChange w:id="429" w:author="Microsoft Office User" w:date="2018-02-22T18:59:00Z">
            <w:rPr>
              <w:noProof/>
            </w:rPr>
          </w:rPrChange>
        </w:rPr>
        <w:t>, 2003)</w:t>
      </w:r>
      <w:ins w:id="430" w:author="Microsoft Office User" w:date="2018-02-21T18:51:00Z">
        <w:r w:rsidR="00D379D2" w:rsidRPr="00272C70">
          <w:rPr>
            <w:highlight w:val="yellow"/>
            <w:rPrChange w:id="431" w:author="Microsoft Office User" w:date="2018-02-22T18:59:00Z">
              <w:rPr/>
            </w:rPrChange>
          </w:rPr>
          <w:fldChar w:fldCharType="end"/>
        </w:r>
      </w:ins>
      <w:r w:rsidR="003B429F" w:rsidRPr="00272C70">
        <w:rPr>
          <w:highlight w:val="yellow"/>
          <w:rPrChange w:id="432" w:author="Microsoft Office User" w:date="2018-02-22T18:59:00Z">
            <w:rPr/>
          </w:rPrChange>
        </w:rPr>
        <w:t>.</w:t>
      </w:r>
      <w:r w:rsidR="00BB5D98" w:rsidRPr="00272C70">
        <w:rPr>
          <w:highlight w:val="yellow"/>
          <w:rPrChange w:id="433" w:author="Microsoft Office User" w:date="2018-02-22T18:59:00Z">
            <w:rPr/>
          </w:rPrChange>
        </w:rPr>
        <w:t xml:space="preserve"> </w:t>
      </w:r>
      <w:commentRangeStart w:id="434"/>
      <w:r w:rsidR="00BB5D98" w:rsidRPr="00272C70">
        <w:rPr>
          <w:highlight w:val="yellow"/>
          <w:rPrChange w:id="435" w:author="Microsoft Office User" w:date="2018-02-22T18:59:00Z">
            <w:rPr/>
          </w:rPrChange>
        </w:rPr>
        <w:t>The placental endocrine function is thought to be sex-specific and thus the placenta has a distinct endocrine function depending on the sex of the embryo</w:t>
      </w:r>
      <w:commentRangeEnd w:id="434"/>
      <w:r w:rsidR="001F5F1B" w:rsidRPr="00272C70">
        <w:rPr>
          <w:rStyle w:val="CommentReference"/>
          <w:rFonts w:asciiTheme="minorHAnsi" w:eastAsiaTheme="minorHAnsi" w:hAnsiTheme="minorHAnsi" w:cstheme="minorBidi"/>
          <w:highlight w:val="yellow"/>
          <w:rPrChange w:id="436" w:author="Microsoft Office User" w:date="2018-02-22T18:59:00Z">
            <w:rPr>
              <w:rStyle w:val="CommentReference"/>
              <w:rFonts w:asciiTheme="minorHAnsi" w:eastAsiaTheme="minorHAnsi" w:hAnsiTheme="minorHAnsi" w:cstheme="minorBidi"/>
            </w:rPr>
          </w:rPrChange>
        </w:rPr>
        <w:commentReference w:id="434"/>
      </w:r>
      <w:r w:rsidR="00BB5D98" w:rsidRPr="00272C70">
        <w:rPr>
          <w:highlight w:val="yellow"/>
          <w:rPrChange w:id="437" w:author="Microsoft Office User" w:date="2018-02-22T18:59:00Z">
            <w:rPr/>
          </w:rPrChange>
        </w:rPr>
        <w:t xml:space="preserve">. </w:t>
      </w:r>
      <w:commentRangeStart w:id="438"/>
      <w:r w:rsidR="008A4659" w:rsidRPr="00272C70">
        <w:rPr>
          <w:highlight w:val="yellow"/>
          <w:rPrChange w:id="439" w:author="Microsoft Office User" w:date="2018-02-22T18:59:00Z">
            <w:rPr/>
          </w:rPrChange>
        </w:rPr>
        <w:t xml:space="preserve">In mice, </w:t>
      </w:r>
      <w:r w:rsidR="00745457" w:rsidRPr="00272C70">
        <w:rPr>
          <w:highlight w:val="yellow"/>
          <w:rPrChange w:id="440" w:author="Microsoft Office User" w:date="2018-02-22T18:59:00Z">
            <w:rPr/>
          </w:rPrChange>
        </w:rPr>
        <w:t>placental survival does not depend on the deep trophoblastic invasion of the uterine</w:t>
      </w:r>
      <w:r w:rsidR="00745457" w:rsidRPr="000646B0">
        <w:t xml:space="preserve"> </w:t>
      </w:r>
      <w:r w:rsidR="00745457" w:rsidRPr="00AB0CE0">
        <w:rPr>
          <w:highlight w:val="yellow"/>
          <w:rPrChange w:id="441" w:author="Microsoft Office User" w:date="2018-02-23T12:54:00Z">
            <w:rPr/>
          </w:rPrChange>
        </w:rPr>
        <w:lastRenderedPageBreak/>
        <w:t xml:space="preserve">wall, as the invasion is shallow </w:t>
      </w:r>
      <w:del w:id="442" w:author="Microsoft Office User" w:date="2018-02-21T18:09:00Z">
        <w:r w:rsidR="003D1F02" w:rsidRPr="00AB0CE0" w:rsidDel="009D2999">
          <w:rPr>
            <w:highlight w:val="yellow"/>
            <w:rPrChange w:id="443" w:author="Microsoft Office User" w:date="2018-02-23T12:54:00Z">
              <w:rPr/>
            </w:rPrChange>
          </w:rPr>
          <w:delText>reaching only the endometrium</w:delText>
        </w:r>
      </w:del>
      <w:ins w:id="444" w:author="Microsoft Office User" w:date="2018-02-21T18:09:00Z">
        <w:r w:rsidR="009D2999" w:rsidRPr="00AB0CE0">
          <w:rPr>
            <w:highlight w:val="yellow"/>
            <w:rPrChange w:id="445" w:author="Microsoft Office User" w:date="2018-02-23T12:54:00Z">
              <w:rPr/>
            </w:rPrChange>
          </w:rPr>
          <w:t>and does not rea</w:t>
        </w:r>
      </w:ins>
      <w:ins w:id="446" w:author="Microsoft Office User" w:date="2018-02-21T18:11:00Z">
        <w:r w:rsidR="008E58C7" w:rsidRPr="00AB0CE0">
          <w:rPr>
            <w:highlight w:val="yellow"/>
            <w:rPrChange w:id="447" w:author="Microsoft Office User" w:date="2018-02-23T12:54:00Z">
              <w:rPr/>
            </w:rPrChange>
          </w:rPr>
          <w:t xml:space="preserve">ch the </w:t>
        </w:r>
      </w:ins>
      <w:ins w:id="448" w:author="Microsoft Office User" w:date="2018-02-21T18:09:00Z">
        <w:r w:rsidR="009D2999" w:rsidRPr="00AB0CE0">
          <w:rPr>
            <w:highlight w:val="yellow"/>
            <w:rPrChange w:id="449" w:author="Microsoft Office User" w:date="2018-02-23T12:54:00Z">
              <w:rPr/>
            </w:rPrChange>
          </w:rPr>
          <w:t>myometrium</w:t>
        </w:r>
      </w:ins>
      <w:ins w:id="450" w:author="Microsoft Office User" w:date="2018-02-21T18:54:00Z">
        <w:r w:rsidR="005E41FF" w:rsidRPr="00AB0CE0">
          <w:rPr>
            <w:highlight w:val="yellow"/>
            <w:rPrChange w:id="451" w:author="Microsoft Office User" w:date="2018-02-23T12:54:00Z">
              <w:rPr/>
            </w:rPrChange>
          </w:rPr>
          <w:fldChar w:fldCharType="begin" w:fldLock="1"/>
        </w:r>
      </w:ins>
      <w:r w:rsidR="005E41FF" w:rsidRPr="00AB0CE0">
        <w:rPr>
          <w:highlight w:val="yellow"/>
          <w:rPrChange w:id="452" w:author="Microsoft Office User" w:date="2018-02-23T12:54: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rsidRPr="00AB0CE0">
        <w:rPr>
          <w:highlight w:val="yellow"/>
          <w:rPrChange w:id="453" w:author="Microsoft Office User" w:date="2018-02-23T12:54:00Z">
            <w:rPr/>
          </w:rPrChange>
        </w:rPr>
        <w:fldChar w:fldCharType="separate"/>
      </w:r>
      <w:r w:rsidR="005E41FF" w:rsidRPr="00AB0CE0">
        <w:rPr>
          <w:noProof/>
          <w:highlight w:val="yellow"/>
          <w:rPrChange w:id="454" w:author="Microsoft Office User" w:date="2018-02-23T12:54:00Z">
            <w:rPr>
              <w:noProof/>
            </w:rPr>
          </w:rPrChange>
        </w:rPr>
        <w:t xml:space="preserve">(Carter, 2007; Carter </w:t>
      </w:r>
      <w:r w:rsidR="005E41FF" w:rsidRPr="00AB0CE0">
        <w:rPr>
          <w:i/>
          <w:noProof/>
          <w:highlight w:val="yellow"/>
          <w:rPrChange w:id="455" w:author="Microsoft Office User" w:date="2018-02-23T12:54:00Z">
            <w:rPr>
              <w:i/>
              <w:noProof/>
            </w:rPr>
          </w:rPrChange>
        </w:rPr>
        <w:t>et al.</w:t>
      </w:r>
      <w:r w:rsidR="005E41FF" w:rsidRPr="00AB0CE0">
        <w:rPr>
          <w:noProof/>
          <w:highlight w:val="yellow"/>
          <w:rPrChange w:id="456" w:author="Microsoft Office User" w:date="2018-02-23T12:54:00Z">
            <w:rPr>
              <w:noProof/>
            </w:rPr>
          </w:rPrChange>
        </w:rPr>
        <w:t>, 2015; Silva &amp; Serakides, 2016)</w:t>
      </w:r>
      <w:ins w:id="457" w:author="Microsoft Office User" w:date="2018-02-21T18:54:00Z">
        <w:r w:rsidR="005E41FF" w:rsidRPr="00AB0CE0">
          <w:rPr>
            <w:highlight w:val="yellow"/>
            <w:rPrChange w:id="458" w:author="Microsoft Office User" w:date="2018-02-23T12:54:00Z">
              <w:rPr/>
            </w:rPrChange>
          </w:rPr>
          <w:fldChar w:fldCharType="end"/>
        </w:r>
        <w:r w:rsidR="00F87515" w:rsidRPr="00AB0CE0">
          <w:rPr>
            <w:highlight w:val="yellow"/>
            <w:rPrChange w:id="459" w:author="Microsoft Office User" w:date="2018-02-23T12:54:00Z">
              <w:rPr/>
            </w:rPrChange>
          </w:rPr>
          <w:t xml:space="preserve">. </w:t>
        </w:r>
      </w:ins>
      <w:del w:id="460" w:author="Microsoft Office User" w:date="2018-02-21T18:54:00Z">
        <w:r w:rsidR="003D1F02" w:rsidRPr="00AB0CE0" w:rsidDel="00F87515">
          <w:rPr>
            <w:highlight w:val="yellow"/>
            <w:rPrChange w:id="461" w:author="Microsoft Office User" w:date="2018-02-23T12:54:00Z">
              <w:rPr/>
            </w:rPrChange>
          </w:rPr>
          <w:delText xml:space="preserve">. </w:delText>
        </w:r>
        <w:commentRangeEnd w:id="438"/>
        <w:r w:rsidR="00627A4C" w:rsidRPr="00AB0CE0" w:rsidDel="00F87515">
          <w:rPr>
            <w:rStyle w:val="CommentReference"/>
            <w:rFonts w:asciiTheme="minorHAnsi" w:eastAsiaTheme="minorHAnsi" w:hAnsiTheme="minorHAnsi" w:cstheme="minorBidi"/>
            <w:highlight w:val="yellow"/>
            <w:rPrChange w:id="462" w:author="Microsoft Office User" w:date="2018-02-23T12:54:00Z">
              <w:rPr>
                <w:rStyle w:val="CommentReference"/>
                <w:rFonts w:asciiTheme="minorHAnsi" w:eastAsiaTheme="minorHAnsi" w:hAnsiTheme="minorHAnsi" w:cstheme="minorBidi"/>
              </w:rPr>
            </w:rPrChange>
          </w:rPr>
          <w:commentReference w:id="438"/>
        </w:r>
      </w:del>
      <w:r w:rsidR="005A416A" w:rsidRPr="00AB0CE0">
        <w:rPr>
          <w:highlight w:val="yellow"/>
          <w:rPrChange w:id="463" w:author="Microsoft Office User" w:date="2018-02-23T12:54:00Z">
            <w:rPr/>
          </w:rPrChange>
        </w:rPr>
        <w:t xml:space="preserve">Considering that </w:t>
      </w:r>
      <w:r w:rsidR="008F3E02" w:rsidRPr="00AB0CE0">
        <w:rPr>
          <w:highlight w:val="yellow"/>
          <w:rPrChange w:id="464" w:author="Microsoft Office User" w:date="2018-02-23T12:54:00Z">
            <w:rPr/>
          </w:rPrChange>
        </w:rPr>
        <w:t>hCG</w:t>
      </w:r>
      <w:r w:rsidR="005A416A" w:rsidRPr="00AB0CE0">
        <w:rPr>
          <w:highlight w:val="yellow"/>
          <w:rPrChange w:id="465" w:author="Microsoft Office User" w:date="2018-02-23T12:54:00Z">
            <w:rPr/>
          </w:rPrChange>
        </w:rPr>
        <w:t xml:space="preserve"> is human specific, other placental endocrine functions vary between humans and </w:t>
      </w:r>
      <w:commentRangeStart w:id="466"/>
      <w:r w:rsidR="005A416A" w:rsidRPr="00AB0CE0">
        <w:rPr>
          <w:highlight w:val="yellow"/>
          <w:rPrChange w:id="467" w:author="Microsoft Office User" w:date="2018-02-23T12:54:00Z">
            <w:rPr/>
          </w:rPrChange>
        </w:rPr>
        <w:t>mice</w:t>
      </w:r>
      <w:commentRangeEnd w:id="466"/>
      <w:r w:rsidR="00152EEC" w:rsidRPr="00AB0CE0">
        <w:rPr>
          <w:rStyle w:val="CommentReference"/>
          <w:rFonts w:asciiTheme="minorHAnsi" w:eastAsiaTheme="minorHAnsi" w:hAnsiTheme="minorHAnsi" w:cstheme="minorBidi"/>
          <w:highlight w:val="yellow"/>
          <w:rPrChange w:id="468" w:author="Microsoft Office User" w:date="2018-02-23T12:54:00Z">
            <w:rPr>
              <w:rStyle w:val="CommentReference"/>
              <w:rFonts w:asciiTheme="minorHAnsi" w:eastAsiaTheme="minorHAnsi" w:hAnsiTheme="minorHAnsi" w:cstheme="minorBidi"/>
            </w:rPr>
          </w:rPrChange>
        </w:rPr>
        <w:commentReference w:id="466"/>
      </w:r>
      <w:r w:rsidR="005A416A" w:rsidRPr="00AB0CE0">
        <w:rPr>
          <w:highlight w:val="yellow"/>
          <w:rPrChange w:id="469" w:author="Microsoft Office User" w:date="2018-02-23T12:54:00Z">
            <w:rPr/>
          </w:rPrChange>
        </w:rPr>
        <w:t xml:space="preserve">. Mouse placenta </w:t>
      </w:r>
      <w:ins w:id="470" w:author="Dave Bridges" w:date="2018-01-31T20:25:00Z">
        <w:r w:rsidR="00A80875" w:rsidRPr="00AB0CE0">
          <w:rPr>
            <w:highlight w:val="yellow"/>
            <w:rPrChange w:id="471" w:author="Microsoft Office User" w:date="2018-02-23T12:54:00Z">
              <w:rPr/>
            </w:rPrChange>
          </w:rPr>
          <w:t xml:space="preserve">also </w:t>
        </w:r>
      </w:ins>
      <w:r w:rsidR="005A416A" w:rsidRPr="00AB0CE0">
        <w:rPr>
          <w:highlight w:val="yellow"/>
          <w:rPrChange w:id="472" w:author="Microsoft Office User" w:date="2018-02-23T12:54:00Z">
            <w:rPr/>
          </w:rPrChange>
        </w:rPr>
        <w:t xml:space="preserve">has a unique set of </w:t>
      </w:r>
      <w:commentRangeStart w:id="473"/>
      <w:r w:rsidR="005A416A" w:rsidRPr="00AB0CE0">
        <w:rPr>
          <w:highlight w:val="yellow"/>
          <w:rPrChange w:id="474" w:author="Microsoft Office User" w:date="2018-02-23T12:54:00Z">
            <w:rPr/>
          </w:rPrChange>
        </w:rPr>
        <w:t>lactogens</w:t>
      </w:r>
      <w:r w:rsidR="007B7936" w:rsidRPr="00AB0CE0">
        <w:rPr>
          <w:highlight w:val="yellow"/>
          <w:rPrChange w:id="475" w:author="Microsoft Office User" w:date="2018-02-23T12:54:00Z">
            <w:rPr/>
          </w:rPrChange>
        </w:rPr>
        <w:t xml:space="preserve"> </w:t>
      </w:r>
      <w:commentRangeEnd w:id="473"/>
      <w:r w:rsidR="00A80875" w:rsidRPr="00AB0CE0">
        <w:rPr>
          <w:rStyle w:val="CommentReference"/>
          <w:rFonts w:asciiTheme="minorHAnsi" w:eastAsiaTheme="minorHAnsi" w:hAnsiTheme="minorHAnsi" w:cstheme="minorBidi"/>
          <w:highlight w:val="yellow"/>
          <w:rPrChange w:id="476" w:author="Microsoft Office User" w:date="2018-02-23T12:54:00Z">
            <w:rPr>
              <w:rStyle w:val="CommentReference"/>
              <w:rFonts w:asciiTheme="minorHAnsi" w:eastAsiaTheme="minorHAnsi" w:hAnsiTheme="minorHAnsi" w:cstheme="minorBidi"/>
            </w:rPr>
          </w:rPrChange>
        </w:rPr>
        <w:commentReference w:id="473"/>
      </w:r>
      <w:r w:rsidR="005A416A" w:rsidRPr="00AB0CE0">
        <w:rPr>
          <w:highlight w:val="yellow"/>
          <w:rPrChange w:id="477" w:author="Microsoft Office User" w:date="2018-02-23T12:54:00Z">
            <w:rPr/>
          </w:rPrChange>
        </w:rPr>
        <w:t>that do not exist in humans</w:t>
      </w:r>
      <w:ins w:id="478" w:author="Microsoft Office User" w:date="2018-02-22T19:16:00Z">
        <w:r w:rsidR="00346832" w:rsidRPr="00AB0CE0">
          <w:rPr>
            <w:highlight w:val="yellow"/>
            <w:rPrChange w:id="479" w:author="Microsoft Office User" w:date="2018-02-23T12:54:00Z">
              <w:rPr/>
            </w:rPrChange>
          </w:rPr>
          <w:t xml:space="preserve"> </w:t>
        </w:r>
      </w:ins>
      <w:ins w:id="480" w:author="Microsoft Office User" w:date="2018-02-22T19:17:00Z">
        <w:r w:rsidR="00EA4561" w:rsidRPr="00AB0CE0">
          <w:rPr>
            <w:highlight w:val="yellow"/>
            <w:rPrChange w:id="481" w:author="Microsoft Office User" w:date="2018-02-23T12:54:00Z">
              <w:rPr/>
            </w:rPrChange>
          </w:rPr>
          <w:fldChar w:fldCharType="begin" w:fldLock="1"/>
        </w:r>
      </w:ins>
      <w:r w:rsidR="00EA4561" w:rsidRPr="00AB0CE0">
        <w:rPr>
          <w:highlight w:val="yellow"/>
          <w:rPrChange w:id="482" w:author="Microsoft Office User" w:date="2018-02-23T12:54:00Z">
            <w:rPr/>
          </w:rPrChange>
        </w:rPr>
        <w:instrText>ADDIN CSL_CITATION { "citationItems" : [ { "id" : "ITEM-1", "itemData" : { "DOI" : "10.1016/J.JRI.2015.03.001", "ISSN" : "0165-0378", "abstract" : "The placenta is one of the organs with the highest evolutionary diversity among animal species. In consequence, an animal model that reflects human placentation exactly does not exist. However, the mouse is the most frequently used animal model for placenta and pregnancy research. It possesses a hemochorial placenta, which is similar, but also different from the human placenta. The question whether the similarities are sufficient for the achievement of useful results with regard to human pregnancy was debated recently at the 11th Congress of the European Society for Reproductive Immunology (Budapest, Hungary). Here, we discuss the molecular features of the human placenta that are restricted to primates or even to humans. Many of the primate-specific genetic novelties, e.g., the large microRNA cluster on chromosome 19, have been detected during the last 10\u201315 years and could not be referred to in earlier discussions. Now, in the light of recent findings and a better understanding of interspecies differences, we conclude that the mouse model is often overvalued. Owing to the increasing number of known human-specific factors in human placentation we consider that many aspects of human placentation can only be understood on the basis of experiments on human cells and tissues in combination with data collections from human subject studies.", "author" : [ { "dropping-particle" : "", "family" : "Schmidt", "given" : "Andr\u00e9", "non-dropping-particle" : "", "parse-names" : false, "suffix" : "" }, { "dropping-particle" : "", "family" : "Morales-Prieto", "given" : "Diana M.", "non-dropping-particle" : "", "parse-names" : false, "suffix" : "" }, { "dropping-particle" : "", "family" : "Pastuschek", "given" : "Jana", "non-dropping-particle" : "", "parse-names" : false, "suffix" : "" }, { "dropping-particle" : "", "family" : "Fr\u00f6hlich", "given" : "Karolin", "non-dropping-particle" : "", "parse-names" : false, "suffix" : "" } ], "container-title" : "Journal of Reproductive Immunology", "id" : "ITEM-1", "issued" : { "date-parts" : [ [ "2015", "4", "1" ] ] }, "page" : "65-71", "publisher" : "Elsevier", "title" : "Only humans have human placentas: molecular differences between mice and humans", "type" : "article-journal", "volume" : "108" }, "uris" : [ "http://www.mendeley.com/documents/?uuid=6e3f41c2-9b20-32b2-8e53-cef5ef12e869" ] } ], "mendeley" : { "formattedCitation" : "(Schmidt &lt;i&gt;et al.&lt;/i&gt;, 2015)", "plainTextFormattedCitation" : "(Schmidt et al., 2015)", "previouslyFormattedCitation" : "(Schmidt &lt;i&gt;et al.&lt;/i&gt;, 2015)" }, "properties" : {  }, "schema" : "https://github.com/citation-style-language/schema/raw/master/csl-citation.json" }</w:instrText>
      </w:r>
      <w:r w:rsidR="00EA4561" w:rsidRPr="00AB0CE0">
        <w:rPr>
          <w:highlight w:val="yellow"/>
          <w:rPrChange w:id="483" w:author="Microsoft Office User" w:date="2018-02-23T12:54:00Z">
            <w:rPr/>
          </w:rPrChange>
        </w:rPr>
        <w:fldChar w:fldCharType="separate"/>
      </w:r>
      <w:r w:rsidR="00EA4561" w:rsidRPr="00AB0CE0">
        <w:rPr>
          <w:noProof/>
          <w:highlight w:val="yellow"/>
          <w:rPrChange w:id="484" w:author="Microsoft Office User" w:date="2018-02-23T12:54:00Z">
            <w:rPr>
              <w:noProof/>
            </w:rPr>
          </w:rPrChange>
        </w:rPr>
        <w:t xml:space="preserve">(Schmidt </w:t>
      </w:r>
      <w:r w:rsidR="00EA4561" w:rsidRPr="00AB0CE0">
        <w:rPr>
          <w:i/>
          <w:noProof/>
          <w:highlight w:val="yellow"/>
          <w:rPrChange w:id="485" w:author="Microsoft Office User" w:date="2018-02-23T12:54:00Z">
            <w:rPr>
              <w:i/>
              <w:noProof/>
            </w:rPr>
          </w:rPrChange>
        </w:rPr>
        <w:t>et al.</w:t>
      </w:r>
      <w:r w:rsidR="00EA4561" w:rsidRPr="00AB0CE0">
        <w:rPr>
          <w:noProof/>
          <w:highlight w:val="yellow"/>
          <w:rPrChange w:id="486" w:author="Microsoft Office User" w:date="2018-02-23T12:54:00Z">
            <w:rPr>
              <w:noProof/>
            </w:rPr>
          </w:rPrChange>
        </w:rPr>
        <w:t>, 2015)</w:t>
      </w:r>
      <w:ins w:id="487" w:author="Microsoft Office User" w:date="2018-02-22T19:17:00Z">
        <w:r w:rsidR="00EA4561" w:rsidRPr="00AB0CE0">
          <w:rPr>
            <w:highlight w:val="yellow"/>
            <w:rPrChange w:id="488" w:author="Microsoft Office User" w:date="2018-02-23T12:54:00Z">
              <w:rPr/>
            </w:rPrChange>
          </w:rPr>
          <w:fldChar w:fldCharType="end"/>
        </w:r>
      </w:ins>
      <w:r w:rsidR="00320F4E" w:rsidRPr="00AB0CE0">
        <w:rPr>
          <w:highlight w:val="yellow"/>
          <w:rPrChange w:id="489" w:author="Microsoft Office User" w:date="2018-02-23T12:54:00Z">
            <w:rPr/>
          </w:rPrChange>
        </w:rPr>
        <w:t xml:space="preserve">. Furthermore, trophoblastic giant cells in the mouse placenta produce </w:t>
      </w:r>
      <w:r w:rsidR="00A435C0" w:rsidRPr="00AB0CE0">
        <w:rPr>
          <w:highlight w:val="yellow"/>
          <w:rPrChange w:id="490" w:author="Microsoft Office User" w:date="2018-02-23T12:54:00Z">
            <w:rPr/>
          </w:rPrChange>
        </w:rPr>
        <w:t xml:space="preserve">lactogen </w:t>
      </w:r>
      <w:r w:rsidR="008D3826" w:rsidRPr="00AB0CE0">
        <w:rPr>
          <w:highlight w:val="yellow"/>
          <w:rPrChange w:id="491" w:author="Microsoft Office User" w:date="2018-02-23T12:54:00Z">
            <w:rPr/>
          </w:rPrChange>
        </w:rPr>
        <w:t>througho</w:t>
      </w:r>
      <w:r w:rsidR="00A435C0" w:rsidRPr="00AB0CE0">
        <w:rPr>
          <w:highlight w:val="yellow"/>
          <w:rPrChange w:id="492" w:author="Microsoft Office User" w:date="2018-02-23T12:54:00Z">
            <w:rPr/>
          </w:rPrChange>
        </w:rPr>
        <w:t xml:space="preserve">ut gestation. </w:t>
      </w:r>
      <w:r w:rsidR="00CE0908" w:rsidRPr="00AB0CE0">
        <w:rPr>
          <w:highlight w:val="yellow"/>
          <w:rPrChange w:id="493" w:author="Microsoft Office User" w:date="2018-02-23T12:54:00Z">
            <w:rPr/>
          </w:rPrChange>
        </w:rPr>
        <w:t xml:space="preserve">The corpus luteum maintains the production of progesterone throughout the mouse gestational period, whereas in humans, the corpus </w:t>
      </w:r>
      <w:r w:rsidR="008D3826" w:rsidRPr="00AB0CE0">
        <w:rPr>
          <w:highlight w:val="yellow"/>
          <w:rPrChange w:id="494" w:author="Microsoft Office User" w:date="2018-02-23T12:54:00Z">
            <w:rPr/>
          </w:rPrChange>
        </w:rPr>
        <w:t xml:space="preserve">luteum </w:t>
      </w:r>
      <w:r w:rsidR="00BD46F3" w:rsidRPr="00AB0CE0">
        <w:rPr>
          <w:highlight w:val="yellow"/>
          <w:rPrChange w:id="495" w:author="Microsoft Office User" w:date="2018-02-23T12:54:00Z">
            <w:rPr/>
          </w:rPrChange>
        </w:rPr>
        <w:t xml:space="preserve">endocrine </w:t>
      </w:r>
      <w:r w:rsidR="008D3826" w:rsidRPr="00AB0CE0">
        <w:rPr>
          <w:highlight w:val="yellow"/>
          <w:rPrChange w:id="496" w:author="Microsoft Office User" w:date="2018-02-23T12:54:00Z">
            <w:rPr/>
          </w:rPrChange>
        </w:rPr>
        <w:t xml:space="preserve">function </w:t>
      </w:r>
      <w:r w:rsidR="00BD46F3" w:rsidRPr="00AB0CE0">
        <w:rPr>
          <w:highlight w:val="yellow"/>
          <w:rPrChange w:id="497" w:author="Microsoft Office User" w:date="2018-02-23T12:54:00Z">
            <w:rPr/>
          </w:rPrChange>
        </w:rPr>
        <w:t xml:space="preserve">to maintain pregnancy </w:t>
      </w:r>
      <w:r w:rsidR="008D3826" w:rsidRPr="00AB0CE0">
        <w:rPr>
          <w:highlight w:val="yellow"/>
          <w:rPrChange w:id="498" w:author="Microsoft Office User" w:date="2018-02-23T12:54:00Z">
            <w:rPr/>
          </w:rPrChange>
        </w:rPr>
        <w:t>is overtaken by the p</w:t>
      </w:r>
      <w:r w:rsidR="00CE0908" w:rsidRPr="00AB0CE0">
        <w:rPr>
          <w:highlight w:val="yellow"/>
          <w:rPrChange w:id="499" w:author="Microsoft Office User" w:date="2018-02-23T12:54:00Z">
            <w:rPr/>
          </w:rPrChange>
        </w:rPr>
        <w:t>l</w:t>
      </w:r>
      <w:r w:rsidR="008D3826" w:rsidRPr="00AB0CE0">
        <w:rPr>
          <w:highlight w:val="yellow"/>
          <w:rPrChange w:id="500" w:author="Microsoft Office User" w:date="2018-02-23T12:54:00Z">
            <w:rPr/>
          </w:rPrChange>
        </w:rPr>
        <w:t>a</w:t>
      </w:r>
      <w:r w:rsidR="00CE0908" w:rsidRPr="00AB0CE0">
        <w:rPr>
          <w:highlight w:val="yellow"/>
          <w:rPrChange w:id="501" w:author="Microsoft Office User" w:date="2018-02-23T12:54:00Z">
            <w:rPr/>
          </w:rPrChange>
        </w:rPr>
        <w:t>centa</w:t>
      </w:r>
      <w:r w:rsidR="008D3826" w:rsidRPr="00AB0CE0">
        <w:rPr>
          <w:highlight w:val="yellow"/>
          <w:rPrChange w:id="502" w:author="Microsoft Office User" w:date="2018-02-23T12:54:00Z">
            <w:rPr/>
          </w:rPrChange>
        </w:rPr>
        <w:t>,</w:t>
      </w:r>
      <w:r w:rsidR="00CE0908" w:rsidRPr="00AB0CE0">
        <w:rPr>
          <w:highlight w:val="yellow"/>
          <w:rPrChange w:id="503" w:author="Microsoft Office User" w:date="2018-02-23T12:54:00Z">
            <w:rPr/>
          </w:rPrChange>
        </w:rPr>
        <w:t xml:space="preserve"> specifically the syncytiotrophoblast</w:t>
      </w:r>
      <w:ins w:id="504" w:author="Microsoft Office User" w:date="2018-02-22T19:28:00Z">
        <w:r w:rsidR="006D4822" w:rsidRPr="00AB0CE0">
          <w:rPr>
            <w:highlight w:val="yellow"/>
            <w:rPrChange w:id="505" w:author="Microsoft Office User" w:date="2018-02-23T12:54:00Z">
              <w:rPr/>
            </w:rPrChange>
          </w:rPr>
          <w:t xml:space="preserve"> </w:t>
        </w:r>
      </w:ins>
      <w:ins w:id="506" w:author="Microsoft Office User" w:date="2018-02-22T19:33:00Z">
        <w:r w:rsidR="006D4822" w:rsidRPr="00AB0CE0">
          <w:rPr>
            <w:highlight w:val="yellow"/>
            <w:rPrChange w:id="507" w:author="Microsoft Office User" w:date="2018-02-23T12:54:00Z">
              <w:rPr/>
            </w:rPrChange>
          </w:rPr>
          <w:fldChar w:fldCharType="begin" w:fldLock="1"/>
        </w:r>
      </w:ins>
      <w:r w:rsidR="006D4822" w:rsidRPr="00AB0CE0">
        <w:rPr>
          <w:highlight w:val="yellow"/>
          <w:rPrChange w:id="508" w:author="Microsoft Office User" w:date="2018-02-23T12:54: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6D4822" w:rsidRPr="00AB0CE0">
        <w:rPr>
          <w:highlight w:val="yellow"/>
          <w:rPrChange w:id="509" w:author="Microsoft Office User" w:date="2018-02-23T12:54:00Z">
            <w:rPr/>
          </w:rPrChange>
        </w:rPr>
        <w:fldChar w:fldCharType="separate"/>
      </w:r>
      <w:r w:rsidR="006D4822" w:rsidRPr="00AB0CE0">
        <w:rPr>
          <w:noProof/>
          <w:highlight w:val="yellow"/>
          <w:rPrChange w:id="510" w:author="Microsoft Office User" w:date="2018-02-23T12:54:00Z">
            <w:rPr>
              <w:noProof/>
            </w:rPr>
          </w:rPrChange>
        </w:rPr>
        <w:t xml:space="preserve">(Malassine </w:t>
      </w:r>
      <w:r w:rsidR="006D4822" w:rsidRPr="00AB0CE0">
        <w:rPr>
          <w:i/>
          <w:noProof/>
          <w:highlight w:val="yellow"/>
          <w:rPrChange w:id="511" w:author="Microsoft Office User" w:date="2018-02-23T12:54:00Z">
            <w:rPr>
              <w:i/>
              <w:noProof/>
            </w:rPr>
          </w:rPrChange>
        </w:rPr>
        <w:t>et al.</w:t>
      </w:r>
      <w:r w:rsidR="006D4822" w:rsidRPr="00AB0CE0">
        <w:rPr>
          <w:noProof/>
          <w:highlight w:val="yellow"/>
          <w:rPrChange w:id="512" w:author="Microsoft Office User" w:date="2018-02-23T12:54:00Z">
            <w:rPr>
              <w:noProof/>
            </w:rPr>
          </w:rPrChange>
        </w:rPr>
        <w:t>, 2003)</w:t>
      </w:r>
      <w:ins w:id="513" w:author="Microsoft Office User" w:date="2018-02-22T19:33:00Z">
        <w:r w:rsidR="006D4822" w:rsidRPr="00AB0CE0">
          <w:rPr>
            <w:highlight w:val="yellow"/>
            <w:rPrChange w:id="514" w:author="Microsoft Office User" w:date="2018-02-23T12:54:00Z">
              <w:rPr/>
            </w:rPrChange>
          </w:rPr>
          <w:fldChar w:fldCharType="end"/>
        </w:r>
      </w:ins>
      <w:r w:rsidR="00CE0908" w:rsidRPr="00AB0CE0">
        <w:rPr>
          <w:highlight w:val="yellow"/>
          <w:rPrChange w:id="515" w:author="Microsoft Office User" w:date="2018-02-23T12:54:00Z">
            <w:rPr/>
          </w:rPrChange>
        </w:rPr>
        <w:t xml:space="preserve">. </w:t>
      </w:r>
      <w:r w:rsidR="00642FD0" w:rsidRPr="00AB0CE0">
        <w:rPr>
          <w:highlight w:val="yellow"/>
          <w:rPrChange w:id="516" w:author="Microsoft Office User" w:date="2018-02-23T12:54:00Z">
            <w:rPr/>
          </w:rPrChange>
        </w:rPr>
        <w:t xml:space="preserve">The </w:t>
      </w:r>
      <w:r w:rsidR="008343C1" w:rsidRPr="00AB0CE0">
        <w:rPr>
          <w:highlight w:val="yellow"/>
          <w:rPrChange w:id="517" w:author="Microsoft Office User" w:date="2018-02-23T12:54:00Z">
            <w:rPr/>
          </w:rPrChange>
        </w:rPr>
        <w:t>definitive</w:t>
      </w:r>
      <w:r w:rsidR="00642FD0" w:rsidRPr="00AB0CE0">
        <w:rPr>
          <w:highlight w:val="yellow"/>
          <w:rPrChange w:id="518" w:author="Microsoft Office User" w:date="2018-02-23T12:54:00Z">
            <w:rPr/>
          </w:rPrChange>
        </w:rPr>
        <w:t xml:space="preserve"> structure of th</w:t>
      </w:r>
      <w:r w:rsidR="00BD46F3" w:rsidRPr="00AB0CE0">
        <w:rPr>
          <w:highlight w:val="yellow"/>
          <w:rPrChange w:id="519" w:author="Microsoft Office User" w:date="2018-02-23T12:54:00Z">
            <w:rPr/>
          </w:rPrChange>
        </w:rPr>
        <w:t>e placenta in mice is determined</w:t>
      </w:r>
      <w:r w:rsidR="00642FD0" w:rsidRPr="00AB0CE0">
        <w:rPr>
          <w:highlight w:val="yellow"/>
          <w:rPrChange w:id="520" w:author="Microsoft Office User" w:date="2018-02-23T12:54:00Z">
            <w:rPr/>
          </w:rPrChange>
        </w:rPr>
        <w:t xml:space="preserve"> almost</w:t>
      </w:r>
      <w:del w:id="521" w:author="Microsoft Office User" w:date="2018-02-22T19:34:00Z">
        <w:r w:rsidR="00642FD0" w:rsidRPr="00AB0CE0" w:rsidDel="00582DA6">
          <w:rPr>
            <w:highlight w:val="yellow"/>
            <w:rPrChange w:id="522" w:author="Microsoft Office User" w:date="2018-02-23T12:54:00Z">
              <w:rPr/>
            </w:rPrChange>
          </w:rPr>
          <w:delText xml:space="preserve"> halfway</w:delText>
        </w:r>
      </w:del>
      <w:r w:rsidR="00642FD0" w:rsidRPr="00AB0CE0">
        <w:rPr>
          <w:highlight w:val="yellow"/>
          <w:rPrChange w:id="523" w:author="Microsoft Office User" w:date="2018-02-23T12:54:00Z">
            <w:rPr/>
          </w:rPrChange>
        </w:rPr>
        <w:t xml:space="preserve"> </w:t>
      </w:r>
      <w:del w:id="524" w:author="Microsoft Office User" w:date="2018-02-22T19:35:00Z">
        <w:r w:rsidR="00582DA6" w:rsidRPr="00AB0CE0" w:rsidDel="00582DA6">
          <w:rPr>
            <w:highlight w:val="yellow"/>
            <w:rPrChange w:id="525" w:author="Microsoft Office User" w:date="2018-02-23T12:54:00Z">
              <w:rPr/>
            </w:rPrChange>
          </w:rPr>
          <w:delText>halfway</w:delText>
        </w:r>
      </w:del>
      <w:ins w:id="526" w:author="Microsoft Office User" w:date="2018-02-22T19:35:00Z">
        <w:r w:rsidR="00582DA6" w:rsidRPr="00AB0CE0">
          <w:rPr>
            <w:highlight w:val="yellow"/>
            <w:rPrChange w:id="527" w:author="Microsoft Office User" w:date="2018-02-23T12:54:00Z">
              <w:rPr/>
            </w:rPrChange>
          </w:rPr>
          <w:t>midway</w:t>
        </w:r>
      </w:ins>
      <w:r w:rsidR="00582DA6" w:rsidRPr="00AB0CE0">
        <w:rPr>
          <w:highlight w:val="yellow"/>
          <w:rPrChange w:id="528" w:author="Microsoft Office User" w:date="2018-02-23T12:54:00Z">
            <w:rPr/>
          </w:rPrChange>
        </w:rPr>
        <w:t xml:space="preserve"> </w:t>
      </w:r>
      <w:ins w:id="529" w:author="Microsoft Office User" w:date="2018-02-22T19:35:00Z">
        <w:r w:rsidR="00582DA6" w:rsidRPr="00AB0CE0">
          <w:rPr>
            <w:highlight w:val="yellow"/>
            <w:rPrChange w:id="530" w:author="Microsoft Office User" w:date="2018-02-23T12:54:00Z">
              <w:rPr/>
            </w:rPrChange>
          </w:rPr>
          <w:t xml:space="preserve">through </w:t>
        </w:r>
      </w:ins>
      <w:del w:id="531" w:author="Microsoft Office User" w:date="2018-02-22T19:34:00Z">
        <w:r w:rsidR="00642FD0" w:rsidRPr="00AB0CE0" w:rsidDel="00582DA6">
          <w:rPr>
            <w:highlight w:val="yellow"/>
            <w:rPrChange w:id="532" w:author="Microsoft Office User" w:date="2018-02-23T12:54:00Z">
              <w:rPr/>
            </w:rPrChange>
          </w:rPr>
          <w:delText xml:space="preserve">through </w:delText>
        </w:r>
      </w:del>
      <w:r w:rsidR="00642FD0" w:rsidRPr="00AB0CE0">
        <w:rPr>
          <w:highlight w:val="yellow"/>
          <w:rPrChange w:id="533" w:author="Microsoft Office User" w:date="2018-02-23T12:54:00Z">
            <w:rPr/>
          </w:rPrChange>
        </w:rPr>
        <w:t xml:space="preserve">gestation, </w:t>
      </w:r>
      <w:r w:rsidR="00307522" w:rsidRPr="00AB0CE0">
        <w:rPr>
          <w:highlight w:val="yellow"/>
          <w:rPrChange w:id="534" w:author="Microsoft Office User" w:date="2018-02-23T12:54:00Z">
            <w:rPr/>
          </w:rPrChange>
        </w:rPr>
        <w:t xml:space="preserve">whereas in humans, </w:t>
      </w:r>
      <w:r w:rsidR="00BD46F3" w:rsidRPr="00AB0CE0">
        <w:rPr>
          <w:highlight w:val="yellow"/>
          <w:rPrChange w:id="535" w:author="Microsoft Office User" w:date="2018-02-23T12:54:00Z">
            <w:rPr/>
          </w:rPrChange>
        </w:rPr>
        <w:t>placental structure</w:t>
      </w:r>
      <w:r w:rsidR="00307522" w:rsidRPr="00AB0CE0">
        <w:rPr>
          <w:highlight w:val="yellow"/>
          <w:rPrChange w:id="536" w:author="Microsoft Office User" w:date="2018-02-23T12:54:00Z">
            <w:rPr/>
          </w:rPrChange>
        </w:rPr>
        <w:t xml:space="preserve"> is determined ver</w:t>
      </w:r>
      <w:r w:rsidR="0017738A" w:rsidRPr="00AB0CE0">
        <w:rPr>
          <w:highlight w:val="yellow"/>
          <w:rPrChange w:id="537" w:author="Microsoft Office User" w:date="2018-02-23T12:54:00Z">
            <w:rPr/>
          </w:rPrChange>
        </w:rPr>
        <w:t>y early in pregnancy at around three</w:t>
      </w:r>
      <w:r w:rsidR="00307522" w:rsidRPr="00AB0CE0">
        <w:rPr>
          <w:highlight w:val="yellow"/>
          <w:rPrChange w:id="538" w:author="Microsoft Office User" w:date="2018-02-23T12:54:00Z">
            <w:rPr/>
          </w:rPrChange>
        </w:rPr>
        <w:t xml:space="preserve"> weeks of gestation</w:t>
      </w:r>
      <w:ins w:id="539" w:author="Microsoft Office User" w:date="2018-02-22T19:35:00Z">
        <w:r w:rsidR="00582DA6" w:rsidRPr="00AB0CE0">
          <w:rPr>
            <w:highlight w:val="yellow"/>
            <w:rPrChange w:id="540" w:author="Microsoft Office User" w:date="2018-02-23T12:54:00Z">
              <w:rPr/>
            </w:rPrChange>
          </w:rPr>
          <w:t xml:space="preserve"> </w:t>
        </w:r>
        <w:r w:rsidR="00582DA6" w:rsidRPr="00AB0CE0">
          <w:rPr>
            <w:highlight w:val="yellow"/>
            <w:rPrChange w:id="541" w:author="Microsoft Office User" w:date="2018-02-23T12:54:00Z">
              <w:rPr/>
            </w:rPrChange>
          </w:rPr>
          <w:fldChar w:fldCharType="begin" w:fldLock="1"/>
        </w:r>
      </w:ins>
      <w:r w:rsidR="00582DA6" w:rsidRPr="00AB0CE0">
        <w:rPr>
          <w:highlight w:val="yellow"/>
          <w:rPrChange w:id="542" w:author="Microsoft Office User" w:date="2018-02-23T12:54: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582DA6" w:rsidRPr="00AB0CE0">
        <w:rPr>
          <w:highlight w:val="yellow"/>
          <w:rPrChange w:id="543" w:author="Microsoft Office User" w:date="2018-02-23T12:54:00Z">
            <w:rPr/>
          </w:rPrChange>
        </w:rPr>
        <w:fldChar w:fldCharType="separate"/>
      </w:r>
      <w:r w:rsidR="00582DA6" w:rsidRPr="00AB0CE0">
        <w:rPr>
          <w:noProof/>
          <w:highlight w:val="yellow"/>
          <w:rPrChange w:id="544" w:author="Microsoft Office User" w:date="2018-02-23T12:54:00Z">
            <w:rPr>
              <w:noProof/>
            </w:rPr>
          </w:rPrChange>
        </w:rPr>
        <w:t xml:space="preserve">(Malassine </w:t>
      </w:r>
      <w:r w:rsidR="00582DA6" w:rsidRPr="00AB0CE0">
        <w:rPr>
          <w:i/>
          <w:noProof/>
          <w:highlight w:val="yellow"/>
          <w:rPrChange w:id="545" w:author="Microsoft Office User" w:date="2018-02-23T12:54:00Z">
            <w:rPr>
              <w:i/>
              <w:noProof/>
            </w:rPr>
          </w:rPrChange>
        </w:rPr>
        <w:t>et al.</w:t>
      </w:r>
      <w:r w:rsidR="00582DA6" w:rsidRPr="00AB0CE0">
        <w:rPr>
          <w:noProof/>
          <w:highlight w:val="yellow"/>
          <w:rPrChange w:id="546" w:author="Microsoft Office User" w:date="2018-02-23T12:54:00Z">
            <w:rPr>
              <w:noProof/>
            </w:rPr>
          </w:rPrChange>
        </w:rPr>
        <w:t>, 2003)</w:t>
      </w:r>
      <w:ins w:id="547" w:author="Microsoft Office User" w:date="2018-02-22T19:35:00Z">
        <w:r w:rsidR="00582DA6" w:rsidRPr="00AB0CE0">
          <w:rPr>
            <w:highlight w:val="yellow"/>
            <w:rPrChange w:id="548" w:author="Microsoft Office User" w:date="2018-02-23T12:54:00Z">
              <w:rPr/>
            </w:rPrChange>
          </w:rPr>
          <w:fldChar w:fldCharType="end"/>
        </w:r>
      </w:ins>
      <w:r w:rsidR="00307522" w:rsidRPr="00AB0CE0">
        <w:rPr>
          <w:highlight w:val="yellow"/>
          <w:rPrChange w:id="549" w:author="Microsoft Office User" w:date="2018-02-23T12:54:00Z">
            <w:rPr/>
          </w:rPrChange>
        </w:rPr>
        <w:t>.</w:t>
      </w:r>
      <w:r w:rsidR="00307522" w:rsidRPr="000646B0">
        <w:t xml:space="preserve">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550"/>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550"/>
      <w:r w:rsidR="00F03F9E">
        <w:rPr>
          <w:rStyle w:val="CommentReference"/>
          <w:rFonts w:asciiTheme="minorHAnsi" w:eastAsiaTheme="minorHAnsi" w:hAnsiTheme="minorHAnsi" w:cstheme="minorBidi"/>
          <w:color w:val="auto"/>
        </w:rPr>
        <w:commentReference w:id="550"/>
      </w:r>
    </w:p>
    <w:p w14:paraId="7472905A" w14:textId="77777777" w:rsidR="00F61023" w:rsidRPr="000646B0" w:rsidRDefault="00F61023" w:rsidP="00F61023"/>
    <w:p w14:paraId="1D66207E" w14:textId="7DC3F9FC"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ins w:id="551"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552"/>
      <w:r w:rsidR="003269B8">
        <w:t xml:space="preserve">invaded </w:t>
      </w:r>
      <w:commentRangeEnd w:id="552"/>
      <w:r w:rsidR="00B55804">
        <w:rPr>
          <w:rStyle w:val="CommentReference"/>
          <w:rFonts w:asciiTheme="minorHAnsi" w:eastAsiaTheme="minorHAnsi" w:hAnsiTheme="minorHAnsi" w:cstheme="minorBidi"/>
        </w:rPr>
        <w:commentReference w:id="552"/>
      </w:r>
      <w:r w:rsidR="003269B8">
        <w:t>by endovascular cytotrophoblasts that</w:t>
      </w:r>
      <w:r w:rsidR="008871F9">
        <w:t xml:space="preserve"> initially form plugs allowing maternal blood to leak to the placenta</w:t>
      </w:r>
      <w:ins w:id="553" w:author="Microsoft Office User" w:date="2018-02-22T19:40:00Z">
        <w:r w:rsidR="002D12FE">
          <w:t xml:space="preserve"> </w:t>
        </w:r>
        <w:r w:rsidR="002D12FE">
          <w:fldChar w:fldCharType="begin" w:fldLock="1"/>
        </w:r>
      </w:ins>
      <w:r w:rsidR="002D12FE">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2D12FE">
        <w:fldChar w:fldCharType="separate"/>
      </w:r>
      <w:r w:rsidR="002D12FE" w:rsidRPr="002D12FE">
        <w:rPr>
          <w:noProof/>
        </w:rPr>
        <w:t>(Knöfler &amp; Pollheimer, 2013)</w:t>
      </w:r>
      <w:ins w:id="554" w:author="Microsoft Office User" w:date="2018-02-22T19:40:00Z">
        <w:r w:rsidR="002D12FE">
          <w:fldChar w:fldCharType="end"/>
        </w:r>
      </w:ins>
      <w:r w:rsidR="008871F9">
        <w:t xml:space="preserve">. </w:t>
      </w:r>
      <w:r w:rsidR="008A2B2A" w:rsidRPr="000646B0">
        <w:t xml:space="preserve">The endovascular trophoblasts act as a barrier preventing direct maternal blood circulation in the intervillous space until </w:t>
      </w:r>
      <w:commentRangeStart w:id="555"/>
      <w:r w:rsidR="008A2B2A" w:rsidRPr="000646B0">
        <w:t xml:space="preserve">the </w:t>
      </w:r>
      <w:commentRangeEnd w:id="555"/>
      <w:r w:rsidR="00566142">
        <w:rPr>
          <w:rStyle w:val="CommentReference"/>
          <w:rFonts w:asciiTheme="minorHAnsi" w:eastAsiaTheme="minorHAnsi" w:hAnsiTheme="minorHAnsi" w:cstheme="minorBidi"/>
        </w:rPr>
        <w:commentReference w:id="555"/>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556"/>
      <w:r w:rsidR="008A2B2A" w:rsidRPr="000646B0">
        <w:t>blood</w:t>
      </w:r>
      <w:commentRangeEnd w:id="556"/>
      <w:r w:rsidR="00232551">
        <w:rPr>
          <w:rStyle w:val="CommentReference"/>
          <w:rFonts w:asciiTheme="minorHAnsi" w:eastAsiaTheme="minorHAnsi" w:hAnsiTheme="minorHAnsi" w:cstheme="minorBidi"/>
        </w:rPr>
        <w:commentReference w:id="556"/>
      </w:r>
      <w:ins w:id="557" w:author="Microsoft Office User" w:date="2018-02-22T19:49:00Z">
        <w:r w:rsidR="003143A4">
          <w:t xml:space="preserve"> </w:t>
        </w:r>
        <w:r w:rsidR="001A37F3">
          <w:fldChar w:fldCharType="begin" w:fldLock="1"/>
        </w:r>
      </w:ins>
      <w:r w:rsidR="001A37F3">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1A37F3">
        <w:fldChar w:fldCharType="separate"/>
      </w:r>
      <w:r w:rsidR="001A37F3" w:rsidRPr="001A37F3">
        <w:rPr>
          <w:noProof/>
        </w:rPr>
        <w:t>(Knöfler &amp; Pollheimer, 2013)</w:t>
      </w:r>
      <w:ins w:id="558" w:author="Microsoft Office User" w:date="2018-02-22T19:49:00Z">
        <w:r w:rsidR="001A37F3">
          <w:fldChar w:fldCharType="end"/>
        </w:r>
      </w:ins>
      <w:r w:rsidR="008A2B2A" w:rsidRPr="000646B0">
        <w:t xml:space="preserve">. </w:t>
      </w:r>
      <w:r w:rsidR="003E6929">
        <w:t>Endoglandular</w:t>
      </w:r>
      <w:r w:rsidR="008871F9">
        <w:t xml:space="preserve"> cytotrophoblasts </w:t>
      </w:r>
      <w:commentRangeStart w:id="559"/>
      <w:r w:rsidR="003E6929">
        <w:t xml:space="preserve">invade </w:t>
      </w:r>
      <w:commentRangeEnd w:id="559"/>
      <w:r w:rsidR="006A0511">
        <w:rPr>
          <w:rStyle w:val="CommentReference"/>
          <w:rFonts w:asciiTheme="minorHAnsi" w:eastAsiaTheme="minorHAnsi" w:hAnsiTheme="minorHAnsi" w:cstheme="minorBidi"/>
        </w:rPr>
        <w:commentReference w:id="559"/>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560"/>
      <w:r w:rsidR="003269B8">
        <w:t xml:space="preserve">bathing </w:t>
      </w:r>
      <w:commentRangeEnd w:id="560"/>
      <w:r w:rsidR="00AC29D6">
        <w:rPr>
          <w:rStyle w:val="CommentReference"/>
          <w:rFonts w:asciiTheme="minorHAnsi" w:eastAsiaTheme="minorHAnsi" w:hAnsiTheme="minorHAnsi" w:cstheme="minorBidi"/>
        </w:rPr>
        <w:commentReference w:id="560"/>
      </w:r>
      <w:r w:rsidR="003269B8">
        <w:t xml:space="preserve">of the trophoblasts in maternal blood does not occur until the </w:t>
      </w:r>
      <w:commentRangeStart w:id="561"/>
      <w:r w:rsidR="003269B8">
        <w:t xml:space="preserve">second trimester </w:t>
      </w:r>
      <w:commentRangeEnd w:id="561"/>
      <w:r w:rsidR="001C1E50">
        <w:rPr>
          <w:rStyle w:val="CommentReference"/>
          <w:rFonts w:asciiTheme="minorHAnsi" w:eastAsiaTheme="minorHAnsi" w:hAnsiTheme="minorHAnsi" w:cstheme="minorBidi"/>
        </w:rPr>
        <w:commentReference w:id="561"/>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562"/>
      <w:r w:rsidR="00660201" w:rsidRPr="000646B0">
        <w:t xml:space="preserve">STB </w:t>
      </w:r>
      <w:commentRangeEnd w:id="562"/>
      <w:r w:rsidR="00880DDB">
        <w:rPr>
          <w:rStyle w:val="CommentReference"/>
          <w:rFonts w:asciiTheme="minorHAnsi" w:eastAsiaTheme="minorHAnsi" w:hAnsiTheme="minorHAnsi" w:cstheme="minorBidi"/>
        </w:rPr>
        <w:commentReference w:id="562"/>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563"/>
      <w:r w:rsidR="00660201" w:rsidRPr="000646B0">
        <w:t>weeks</w:t>
      </w:r>
      <w:commentRangeEnd w:id="563"/>
      <w:r w:rsidR="00384521">
        <w:rPr>
          <w:rStyle w:val="CommentReference"/>
          <w:rFonts w:asciiTheme="minorHAnsi" w:eastAsiaTheme="minorHAnsi" w:hAnsiTheme="minorHAnsi" w:cstheme="minorBidi"/>
        </w:rPr>
        <w:commentReference w:id="563"/>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564"/>
      <w:r w:rsidR="00660201" w:rsidRPr="000646B0">
        <w:t>syncytiotroph</w:t>
      </w:r>
      <w:r w:rsidR="00D7168F" w:rsidRPr="000646B0">
        <w:t>oblast</w:t>
      </w:r>
      <w:commentRangeEnd w:id="564"/>
      <w:r w:rsidR="00E73074">
        <w:rPr>
          <w:rStyle w:val="CommentReference"/>
          <w:rFonts w:asciiTheme="minorHAnsi" w:eastAsiaTheme="minorHAnsi" w:hAnsiTheme="minorHAnsi" w:cstheme="minorBidi"/>
        </w:rPr>
        <w:commentReference w:id="564"/>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565"/>
      <w:r w:rsidR="00B2732B" w:rsidRPr="000646B0">
        <w:t>murine trophoblastic cells</w:t>
      </w:r>
      <w:r w:rsidR="007A2ACE" w:rsidRPr="000646B0">
        <w:t xml:space="preserve"> </w:t>
      </w:r>
      <w:commentRangeEnd w:id="565"/>
      <w:r w:rsidR="00176E22">
        <w:rPr>
          <w:rStyle w:val="CommentReference"/>
          <w:rFonts w:asciiTheme="minorHAnsi" w:eastAsiaTheme="minorHAnsi" w:hAnsiTheme="minorHAnsi" w:cstheme="minorBidi"/>
        </w:rPr>
        <w:commentReference w:id="565"/>
      </w:r>
      <w:r w:rsidR="007A2ACE" w:rsidRPr="000646B0">
        <w:t xml:space="preserve">that </w:t>
      </w:r>
      <w:r w:rsidR="0004403B">
        <w:t>differentiate into</w:t>
      </w:r>
      <w:r w:rsidR="007A2ACE" w:rsidRPr="000646B0">
        <w:t xml:space="preserve"> trophoblastic giant cells. </w:t>
      </w:r>
      <w:r w:rsidR="00EA52F5" w:rsidRPr="000646B0">
        <w:t>On the eighth day of</w:t>
      </w:r>
      <w:ins w:id="566" w:author="Dave Bridges" w:date="2018-01-31T20:32:00Z">
        <w:r w:rsidR="00176E22">
          <w:t xml:space="preserve"> </w:t>
        </w:r>
      </w:ins>
      <w:ins w:id="567"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w:t>
      </w:r>
      <w:r w:rsidR="001F33D1" w:rsidRPr="000646B0">
        <w:lastRenderedPageBreak/>
        <w:t xml:space="preserve">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568" w:author="Dave Bridges" w:date="2018-01-31T20:33:00Z">
        <w:r w:rsidR="002E2FF8">
          <w:t xml:space="preserve">mature </w:t>
        </w:r>
      </w:ins>
      <w:r w:rsidR="003D2719" w:rsidRPr="000646B0">
        <w:t xml:space="preserve">placental </w:t>
      </w:r>
      <w:del w:id="569"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570"/>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570"/>
      <w:r w:rsidR="001A658D">
        <w:rPr>
          <w:rStyle w:val="CommentReference"/>
          <w:rFonts w:asciiTheme="minorHAnsi" w:eastAsiaTheme="minorHAnsi" w:hAnsiTheme="minorHAnsi" w:cstheme="minorBidi"/>
        </w:rPr>
        <w:commentReference w:id="570"/>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571"/>
      <w:commentRangeStart w:id="572"/>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571"/>
      <w:r w:rsidR="008E6149">
        <w:rPr>
          <w:rStyle w:val="CommentReference"/>
          <w:rFonts w:asciiTheme="minorHAnsi" w:eastAsiaTheme="minorHAnsi" w:hAnsiTheme="minorHAnsi" w:cstheme="minorBidi"/>
          <w:color w:val="auto"/>
        </w:rPr>
        <w:commentReference w:id="571"/>
      </w:r>
      <w:commentRangeEnd w:id="572"/>
      <w:r w:rsidR="008D112C">
        <w:rPr>
          <w:rStyle w:val="CommentReference"/>
          <w:rFonts w:asciiTheme="minorHAnsi" w:eastAsiaTheme="minorHAnsi" w:hAnsiTheme="minorHAnsi" w:cstheme="minorBidi"/>
          <w:color w:val="auto"/>
        </w:rPr>
        <w:commentReference w:id="572"/>
      </w:r>
    </w:p>
    <w:p w14:paraId="75F9EB5D" w14:textId="77777777" w:rsidR="000C5574" w:rsidRPr="000646B0" w:rsidRDefault="000C5574" w:rsidP="000C5574"/>
    <w:p w14:paraId="50C41FC5" w14:textId="60687EC8" w:rsidR="00203036" w:rsidRPr="000646B0" w:rsidRDefault="00C87659" w:rsidP="002422F7">
      <w:pPr>
        <w:ind w:firstLine="720"/>
      </w:pPr>
      <w:commentRangeStart w:id="573"/>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573"/>
      <w:r w:rsidR="008E6149">
        <w:rPr>
          <w:rStyle w:val="CommentReference"/>
          <w:rFonts w:asciiTheme="minorHAnsi" w:eastAsiaTheme="minorHAnsi" w:hAnsiTheme="minorHAnsi" w:cstheme="minorBidi"/>
        </w:rPr>
        <w:commentReference w:id="573"/>
      </w:r>
      <w:r w:rsidR="00BB5D98" w:rsidRPr="000646B0">
        <w:t xml:space="preserve">. </w:t>
      </w:r>
      <w:commentRangeStart w:id="574"/>
      <w:r w:rsidR="00CF4DF3" w:rsidRPr="000646B0">
        <w:t xml:space="preserve">Some studies </w:t>
      </w:r>
      <w:commentRangeEnd w:id="574"/>
      <w:r w:rsidR="008E6149">
        <w:rPr>
          <w:rStyle w:val="CommentReference"/>
          <w:rFonts w:asciiTheme="minorHAnsi" w:eastAsiaTheme="minorHAnsi" w:hAnsiTheme="minorHAnsi" w:cstheme="minorBidi"/>
        </w:rPr>
        <w:commentReference w:id="574"/>
      </w:r>
      <w:r w:rsidR="00CF4DF3" w:rsidRPr="000646B0">
        <w:t xml:space="preserve">have shown </w:t>
      </w:r>
      <w:r w:rsidR="00F44E5F" w:rsidRPr="000646B0">
        <w:t xml:space="preserve">that </w:t>
      </w:r>
      <w:ins w:id="575"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ins w:id="576"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577"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system </w:t>
      </w:r>
      <w:commentRangeStart w:id="578"/>
      <w:r w:rsidR="00B07249" w:rsidRPr="000646B0">
        <w:t>A</w:t>
      </w:r>
      <w:commentRangeEnd w:id="578"/>
      <w:r w:rsidR="008E6149">
        <w:rPr>
          <w:rStyle w:val="CommentReference"/>
          <w:rFonts w:asciiTheme="minorHAnsi" w:eastAsiaTheme="minorHAnsi" w:hAnsiTheme="minorHAnsi" w:cstheme="minorBidi"/>
        </w:rPr>
        <w:commentReference w:id="578"/>
      </w:r>
      <w:ins w:id="579" w:author="Microsoft Office User" w:date="2018-02-13T16:42:00Z">
        <w:r w:rsidR="005E2D7E">
          <w:t xml:space="preserve"> </w:t>
        </w:r>
      </w:ins>
      <w:ins w:id="580" w:author="Microsoft Office User" w:date="2018-02-13T16:43:00Z">
        <w:r w:rsidR="005E2D7E">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ins w:id="581" w:author="Microsoft Office User" w:date="2018-02-13T16:43:00Z">
        <w:r w:rsidR="005E2D7E">
          <w:fldChar w:fldCharType="end"/>
        </w:r>
        <w:r w:rsidR="005E2D7E">
          <w:t xml:space="preserve">. </w:t>
        </w:r>
      </w:ins>
      <w:r w:rsidR="00EE5BD7" w:rsidRPr="000646B0">
        <w:t xml:space="preserve">Although insulin promotes the uptake of glucose in </w:t>
      </w:r>
      <w:commentRangeStart w:id="582"/>
      <w:r w:rsidR="00EE5BD7" w:rsidRPr="000646B0">
        <w:t>maternal cells</w:t>
      </w:r>
      <w:commentRangeEnd w:id="582"/>
      <w:r w:rsidR="008E6149">
        <w:rPr>
          <w:rStyle w:val="CommentReference"/>
          <w:rFonts w:asciiTheme="minorHAnsi" w:eastAsiaTheme="minorHAnsi" w:hAnsiTheme="minorHAnsi" w:cstheme="minorBidi"/>
        </w:rPr>
        <w:commentReference w:id="582"/>
      </w:r>
      <w:r w:rsidR="00EE5BD7" w:rsidRPr="000646B0">
        <w:t xml:space="preserve">, its activity in the placenta does not mediate glucose </w:t>
      </w:r>
      <w:commentRangeStart w:id="583"/>
      <w:r w:rsidR="00EE5BD7" w:rsidRPr="000646B0">
        <w:t>transport</w:t>
      </w:r>
      <w:commentRangeEnd w:id="583"/>
      <w:r w:rsidR="00302229">
        <w:rPr>
          <w:rStyle w:val="CommentReference"/>
          <w:rFonts w:asciiTheme="minorHAnsi" w:eastAsiaTheme="minorHAnsi" w:hAnsiTheme="minorHAnsi" w:cstheme="minorBidi"/>
        </w:rPr>
        <w:commentReference w:id="583"/>
      </w:r>
      <w:r w:rsidR="00EE5BD7" w:rsidRPr="000646B0">
        <w:t xml:space="preserve">. </w:t>
      </w:r>
      <w:r w:rsidR="00276386" w:rsidRPr="000646B0">
        <w:t xml:space="preserve">In fact, maternal </w:t>
      </w:r>
      <w:r w:rsidR="00205CC6" w:rsidRPr="000646B0">
        <w:t xml:space="preserve">insulin levels only mediate </w:t>
      </w:r>
      <w:commentRangeStart w:id="584"/>
      <w:r w:rsidR="00205CC6" w:rsidRPr="000646B0">
        <w:t xml:space="preserve">downstream </w:t>
      </w:r>
      <w:r w:rsidR="00295E37" w:rsidRPr="000646B0">
        <w:t>signaling molecules</w:t>
      </w:r>
      <w:r w:rsidR="00205CC6" w:rsidRPr="000646B0">
        <w:t xml:space="preserve"> of insulin</w:t>
      </w:r>
      <w:r w:rsidR="002422F7">
        <w:t xml:space="preserve"> </w:t>
      </w:r>
      <w:commentRangeEnd w:id="584"/>
      <w:r w:rsidR="008E6149">
        <w:rPr>
          <w:rStyle w:val="CommentReference"/>
          <w:rFonts w:asciiTheme="minorHAnsi" w:eastAsiaTheme="minorHAnsi" w:hAnsiTheme="minorHAnsi" w:cstheme="minorBidi"/>
        </w:rPr>
        <w:commentReference w:id="584"/>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ins w:id="585" w:author="Dave Bridges" w:date="2018-02-05T14:18:00Z">
        <w:r w:rsidR="008E6149">
          <w:t>activation</w:t>
        </w:r>
      </w:ins>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586"/>
      <w:r w:rsidR="00295E37" w:rsidRPr="000646B0">
        <w:t>mTOR</w:t>
      </w:r>
      <w:r w:rsidR="002422F7">
        <w:t xml:space="preserve"> complex 1 (mTORC1)</w:t>
      </w:r>
      <w:r w:rsidR="00295E37" w:rsidRPr="000646B0">
        <w:t xml:space="preserve"> signals</w:t>
      </w:r>
      <w:r w:rsidR="00EE5BD7" w:rsidRPr="000646B0">
        <w:t xml:space="preserve">. </w:t>
      </w:r>
      <w:commentRangeEnd w:id="586"/>
      <w:r w:rsidR="008E6149">
        <w:rPr>
          <w:rStyle w:val="CommentReference"/>
          <w:rFonts w:asciiTheme="minorHAnsi" w:eastAsiaTheme="minorHAnsi" w:hAnsiTheme="minorHAnsi" w:cstheme="minorBidi"/>
        </w:rPr>
        <w:commentReference w:id="586"/>
      </w:r>
      <w:r w:rsidR="00EE5BD7" w:rsidRPr="000646B0">
        <w:t>This leads to</w:t>
      </w:r>
      <w:r w:rsidR="00295E37" w:rsidRPr="000646B0">
        <w:t xml:space="preserve"> fat deposition on the placental barrier</w:t>
      </w:r>
      <w:ins w:id="587" w:author="Dave Bridges" w:date="2018-02-05T14:26:00Z">
        <w:r w:rsidR="00302229">
          <w:t xml:space="preserve"> under conditions of maternal hyperinsulinemia</w:t>
        </w:r>
      </w:ins>
      <w:r w:rsidR="00295E37" w:rsidRPr="000646B0">
        <w:t xml:space="preserve">. Maternal insulin does not cross the placenta to the </w:t>
      </w:r>
      <w:commentRangeStart w:id="588"/>
      <w:r w:rsidR="00295E37" w:rsidRPr="000646B0">
        <w:t>fetus</w:t>
      </w:r>
      <w:commentRangeEnd w:id="588"/>
      <w:r w:rsidR="008E6149">
        <w:rPr>
          <w:rStyle w:val="CommentReference"/>
          <w:rFonts w:asciiTheme="minorHAnsi" w:eastAsiaTheme="minorHAnsi" w:hAnsiTheme="minorHAnsi" w:cstheme="minorBidi"/>
        </w:rPr>
        <w:commentReference w:id="588"/>
      </w:r>
      <w:ins w:id="589" w:author="Dave Bridges" w:date="2018-02-05T14:19:00Z">
        <w:r w:rsidR="008E6149">
          <w:t>.</w:t>
        </w:r>
      </w:ins>
      <w:r w:rsidR="00295E37" w:rsidRPr="000646B0">
        <w:t xml:space="preserve"> </w:t>
      </w:r>
      <w:ins w:id="590" w:author="Dave Bridges" w:date="2018-02-05T14:19:00Z">
        <w:r w:rsidR="008E6149">
          <w:t>M</w:t>
        </w:r>
      </w:ins>
      <w:r w:rsidR="00295E37" w:rsidRPr="000646B0">
        <w:t xml:space="preserve">aternal insulin </w:t>
      </w:r>
      <w:ins w:id="591"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592"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593"/>
      <w:r w:rsidR="00295E37" w:rsidRPr="000646B0">
        <w:t>levels</w:t>
      </w:r>
      <w:commentRangeEnd w:id="593"/>
      <w:r w:rsidR="008E6149">
        <w:rPr>
          <w:rStyle w:val="CommentReference"/>
          <w:rFonts w:asciiTheme="minorHAnsi" w:eastAsiaTheme="minorHAnsi" w:hAnsiTheme="minorHAnsi" w:cstheme="minorBidi"/>
        </w:rPr>
        <w:commentReference w:id="593"/>
      </w:r>
      <w:r w:rsidR="00295E37" w:rsidRPr="000646B0">
        <w:t>.</w:t>
      </w:r>
      <w:r w:rsidR="00C32263" w:rsidRPr="000646B0">
        <w:t xml:space="preserve"> Insulin also stimulates </w:t>
      </w:r>
      <w:ins w:id="594"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595"/>
      <w:r w:rsidRPr="000646B0">
        <w:t>Another</w:t>
      </w:r>
      <w:commentRangeEnd w:id="595"/>
      <w:r w:rsidR="00302229">
        <w:rPr>
          <w:rStyle w:val="CommentReference"/>
          <w:rFonts w:asciiTheme="minorHAnsi" w:eastAsiaTheme="minorHAnsi" w:hAnsiTheme="minorHAnsi" w:cstheme="minorBidi"/>
        </w:rPr>
        <w:commentReference w:id="595"/>
      </w:r>
      <w:r w:rsidRPr="000646B0">
        <w:t xml:space="preserve"> signaling mechanism is </w:t>
      </w:r>
      <w:r w:rsidR="002422F7">
        <w:t xml:space="preserve">CCAAT-enhancer-binding protein </w:t>
      </w:r>
      <w:commentRangeStart w:id="596"/>
      <w:r w:rsidR="002422F7">
        <w:t>(C</w:t>
      </w:r>
      <w:r w:rsidR="006D49AC" w:rsidRPr="000646B0">
        <w:t>/EBP</w:t>
      </w:r>
      <w:r w:rsidR="002422F7">
        <w:t>)</w:t>
      </w:r>
      <w:r w:rsidR="006D49AC" w:rsidRPr="000646B0">
        <w:t xml:space="preserve"> </w:t>
      </w:r>
      <w:commentRangeEnd w:id="596"/>
      <w:r w:rsidR="00302229">
        <w:rPr>
          <w:rStyle w:val="CommentReference"/>
          <w:rFonts w:asciiTheme="minorHAnsi" w:eastAsiaTheme="minorHAnsi" w:hAnsiTheme="minorHAnsi" w:cstheme="minorBidi"/>
        </w:rPr>
        <w:commentReference w:id="596"/>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597"/>
      <w:r w:rsidR="006D49AC" w:rsidRPr="000646B0">
        <w:t xml:space="preserve">may </w:t>
      </w:r>
      <w:commentRangeEnd w:id="597"/>
      <w:r w:rsidR="00302229">
        <w:rPr>
          <w:rStyle w:val="CommentReference"/>
          <w:rFonts w:asciiTheme="minorHAnsi" w:eastAsiaTheme="minorHAnsi" w:hAnsiTheme="minorHAnsi" w:cstheme="minorBidi"/>
        </w:rPr>
        <w:commentReference w:id="597"/>
      </w:r>
      <w:r w:rsidR="00D651A0" w:rsidRPr="000646B0">
        <w:t xml:space="preserve">yield a less mature placenta or a placenta with a </w:t>
      </w:r>
      <w:commentRangeStart w:id="598"/>
      <w:r w:rsidR="00D651A0" w:rsidRPr="000646B0">
        <w:t xml:space="preserve">suboptimal </w:t>
      </w:r>
      <w:commentRangeEnd w:id="598"/>
      <w:r w:rsidR="00302229">
        <w:rPr>
          <w:rStyle w:val="CommentReference"/>
          <w:rFonts w:asciiTheme="minorHAnsi" w:eastAsiaTheme="minorHAnsi" w:hAnsiTheme="minorHAnsi" w:cstheme="minorBidi"/>
        </w:rPr>
        <w:lastRenderedPageBreak/>
        <w:commentReference w:id="598"/>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599"/>
      <w:r w:rsidR="00D651A0" w:rsidRPr="000646B0">
        <w:t>women</w:t>
      </w:r>
      <w:commentRangeEnd w:id="599"/>
      <w:r w:rsidR="001505ED">
        <w:rPr>
          <w:rStyle w:val="CommentReference"/>
          <w:rFonts w:asciiTheme="minorHAnsi" w:eastAsiaTheme="minorHAnsi" w:hAnsiTheme="minorHAnsi" w:cstheme="minorBidi"/>
        </w:rPr>
        <w:commentReference w:id="599"/>
      </w:r>
      <w:r w:rsidR="00D651A0" w:rsidRPr="000646B0">
        <w:t xml:space="preserve">. This mechanism </w:t>
      </w:r>
      <w:commentRangeStart w:id="600"/>
      <w:r w:rsidR="00D651A0" w:rsidRPr="000646B0">
        <w:t xml:space="preserve">may </w:t>
      </w:r>
      <w:commentRangeEnd w:id="600"/>
      <w:r w:rsidR="001505ED">
        <w:rPr>
          <w:rStyle w:val="CommentReference"/>
          <w:rFonts w:asciiTheme="minorHAnsi" w:eastAsiaTheme="minorHAnsi" w:hAnsiTheme="minorHAnsi" w:cstheme="minorBidi"/>
        </w:rPr>
        <w:commentReference w:id="600"/>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601"/>
      <w:r w:rsidR="00D651A0" w:rsidRPr="000646B0">
        <w:t>h</w:t>
      </w:r>
      <w:r w:rsidR="006270C5">
        <w:t>CG</w:t>
      </w:r>
      <w:commentRangeEnd w:id="601"/>
      <w:r w:rsidR="001505ED">
        <w:rPr>
          <w:rStyle w:val="CommentReference"/>
          <w:rFonts w:asciiTheme="minorHAnsi" w:eastAsiaTheme="minorHAnsi" w:hAnsiTheme="minorHAnsi" w:cstheme="minorBidi"/>
        </w:rPr>
        <w:commentReference w:id="601"/>
      </w:r>
      <w:r w:rsidR="00D651A0" w:rsidRPr="000646B0">
        <w:t>. Whether this mechanism may be protective to limit potential fetal overgrowth or if it results in suboptimal gro</w:t>
      </w:r>
      <w:r w:rsidR="008F3E02">
        <w:t xml:space="preserve">wth is not clearly </w:t>
      </w:r>
      <w:commentRangeStart w:id="602"/>
      <w:commentRangeStart w:id="603"/>
      <w:r w:rsidR="008F3E02">
        <w:t>identified</w:t>
      </w:r>
      <w:commentRangeEnd w:id="602"/>
      <w:r w:rsidR="008F3E02">
        <w:rPr>
          <w:rStyle w:val="CommentReference"/>
        </w:rPr>
        <w:commentReference w:id="602"/>
      </w:r>
      <w:commentRangeEnd w:id="603"/>
      <w:r w:rsidR="008B4DA6">
        <w:rPr>
          <w:rStyle w:val="CommentReference"/>
          <w:rFonts w:asciiTheme="minorHAnsi" w:eastAsiaTheme="minorHAnsi" w:hAnsiTheme="minorHAnsi" w:cstheme="minorBidi"/>
        </w:rPr>
        <w:commentReference w:id="603"/>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ins w:id="604" w:author="Dave Bridges" w:date="2018-02-05T14:29:00Z">
        <w:r w:rsidR="008B4DA6">
          <w:t>s</w:t>
        </w:r>
      </w:ins>
      <w:r w:rsidRPr="000646B0">
        <w:t xml:space="preserve"> </w:t>
      </w:r>
      <w:commentRangeStart w:id="605"/>
      <w:r w:rsidRPr="000646B0">
        <w:t xml:space="preserve">insulin sensitivity </w:t>
      </w:r>
      <w:commentRangeEnd w:id="605"/>
      <w:r w:rsidR="008B4DA6">
        <w:rPr>
          <w:rStyle w:val="CommentReference"/>
          <w:rFonts w:asciiTheme="minorHAnsi" w:eastAsiaTheme="minorHAnsi" w:hAnsiTheme="minorHAnsi" w:cstheme="minorBidi"/>
        </w:rPr>
        <w:commentReference w:id="605"/>
      </w:r>
      <w:r w:rsidRPr="000646B0">
        <w:t xml:space="preserve">in the </w:t>
      </w:r>
      <w:commentRangeStart w:id="606"/>
      <w:r w:rsidRPr="000646B0">
        <w:t>placenta</w:t>
      </w:r>
      <w:commentRangeEnd w:id="606"/>
      <w:r w:rsidR="008B4DA6">
        <w:rPr>
          <w:rStyle w:val="CommentReference"/>
          <w:rFonts w:asciiTheme="minorHAnsi" w:eastAsiaTheme="minorHAnsi" w:hAnsiTheme="minorHAnsi" w:cstheme="minorBidi"/>
        </w:rPr>
        <w:commentReference w:id="606"/>
      </w:r>
      <w:r w:rsidRPr="000646B0">
        <w:t xml:space="preserve">. This is considered a protective mechanism in lean women who encounter hyperglycemic episodes, </w:t>
      </w:r>
      <w:ins w:id="607" w:author="Dave Bridges" w:date="2018-02-05T14:29:00Z">
        <w:r w:rsidR="008B4DA6">
          <w:t>such as the</w:t>
        </w:r>
        <w:r w:rsidR="008B4DA6" w:rsidRPr="000646B0">
          <w:t xml:space="preserve"> </w:t>
        </w:r>
      </w:ins>
      <w:r w:rsidRPr="000646B0">
        <w:t>postprandial</w:t>
      </w:r>
      <w:ins w:id="608" w:author="Dave Bridges" w:date="2018-02-05T14:29:00Z">
        <w:r w:rsidR="008B4DA6">
          <w:t xml:space="preserve"> state</w:t>
        </w:r>
      </w:ins>
      <w:r w:rsidRPr="000646B0">
        <w:t xml:space="preserve">. As adiponectin reduces the placental insulin sensitivity, it protects the fetus from the insulin cascade which </w:t>
      </w:r>
      <w:ins w:id="609"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610"/>
      <w:r w:rsidRPr="000646B0">
        <w:t>hyperglycemia</w:t>
      </w:r>
      <w:commentRangeEnd w:id="610"/>
      <w:r w:rsidR="008B4DA6">
        <w:rPr>
          <w:rStyle w:val="CommentReference"/>
          <w:rFonts w:asciiTheme="minorHAnsi" w:eastAsiaTheme="minorHAnsi" w:hAnsiTheme="minorHAnsi" w:cstheme="minorBidi"/>
        </w:rPr>
        <w:commentReference w:id="610"/>
      </w:r>
      <w:r w:rsidRPr="000646B0">
        <w:t xml:space="preserve">. </w:t>
      </w:r>
      <w:commentRangeStart w:id="611"/>
      <w:r w:rsidR="00930CCD">
        <w:t>Furthermore, l</w:t>
      </w:r>
      <w:r w:rsidR="00930CCD" w:rsidRPr="000646B0">
        <w:t xml:space="preserve">eptin in lean women stimulates system A function. </w:t>
      </w:r>
      <w:commentRangeEnd w:id="611"/>
      <w:r w:rsidR="008B4DA6">
        <w:rPr>
          <w:rStyle w:val="CommentReference"/>
          <w:rFonts w:asciiTheme="minorHAnsi" w:eastAsiaTheme="minorHAnsi" w:hAnsiTheme="minorHAnsi" w:cstheme="minorBidi"/>
        </w:rPr>
        <w:commentReference w:id="611"/>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612"/>
      <w:r w:rsidR="00005047">
        <w:t xml:space="preserve">definite </w:t>
      </w:r>
      <w:r w:rsidR="00005047" w:rsidRPr="000646B0">
        <w:t>moderator</w:t>
      </w:r>
      <w:r w:rsidR="00402F7B" w:rsidRPr="000646B0">
        <w:t xml:space="preserve"> of this effect</w:t>
      </w:r>
      <w:commentRangeEnd w:id="612"/>
      <w:r w:rsidR="008B4DA6">
        <w:rPr>
          <w:rStyle w:val="CommentReference"/>
          <w:rFonts w:asciiTheme="minorHAnsi" w:eastAsiaTheme="minorHAnsi" w:hAnsiTheme="minorHAnsi" w:cstheme="minorBidi"/>
        </w:rPr>
        <w:commentReference w:id="612"/>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613"/>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613"/>
      <w:r w:rsidR="00A23798">
        <w:rPr>
          <w:rStyle w:val="CommentReference"/>
          <w:rFonts w:asciiTheme="minorHAnsi" w:eastAsiaTheme="minorHAnsi" w:hAnsiTheme="minorHAnsi" w:cstheme="minorBidi"/>
          <w:color w:val="auto"/>
        </w:rPr>
        <w:commentReference w:id="613"/>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ins w:id="614" w:author="Dave Bridges" w:date="2018-02-05T14:32:00Z">
        <w:r w:rsidR="008B4DA6">
          <w:t>molecules</w:t>
        </w:r>
        <w:r w:rsidR="008B4DA6" w:rsidRPr="000646B0">
          <w:t xml:space="preserve"> </w:t>
        </w:r>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615" w:author="Dave Bridges" w:date="2018-02-05T17:25:00Z">
        <w:r w:rsidR="008D112C">
          <w:t>,</w:t>
        </w:r>
      </w:ins>
      <w:r w:rsidR="00D867F1" w:rsidRPr="000646B0">
        <w:t xml:space="preserve"> </w:t>
      </w:r>
      <w:ins w:id="616" w:author="Dave Bridges" w:date="2018-02-05T17:24:00Z">
        <w:r w:rsidR="008D112C">
          <w:t>int</w:t>
        </w:r>
      </w:ins>
      <w:ins w:id="617" w:author="Dave Bridges" w:date="2018-02-05T17:25:00Z">
        <w:r w:rsidR="008D112C">
          <w:t>r</w:t>
        </w:r>
      </w:ins>
      <w:ins w:id="618" w:author="Dave Bridges" w:date="2018-02-05T17:24:00Z">
        <w:r w:rsidR="008D112C">
          <w:t>a-placental metabolism</w:t>
        </w:r>
      </w:ins>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619" w:author="Dave Bridges" w:date="2018-02-05T17:25:00Z">
        <w:r w:rsidR="00FA3282">
          <w:t xml:space="preserve">intensely </w:t>
        </w:r>
      </w:ins>
      <w:r w:rsidR="00D867F1" w:rsidRPr="000646B0">
        <w:t xml:space="preserve">studied, there </w:t>
      </w:r>
      <w:ins w:id="620" w:author="Dave Bridges" w:date="2018-02-05T17:25:00Z">
        <w:r w:rsidR="00FA3282">
          <w:t>are</w:t>
        </w:r>
        <w:r w:rsidR="00FA3282" w:rsidRPr="000646B0">
          <w:t xml:space="preserve"> </w:t>
        </w:r>
      </w:ins>
      <w:r w:rsidR="00D867F1" w:rsidRPr="000646B0">
        <w:t xml:space="preserve">inconsistent data and </w:t>
      </w:r>
      <w:ins w:id="621" w:author="Dave Bridges" w:date="2018-02-05T17:25:00Z">
        <w:r w:rsidR="00FA3282">
          <w:t>unclear</w:t>
        </w:r>
        <w:r w:rsidR="00FA3282" w:rsidRPr="000646B0">
          <w:t xml:space="preserve"> </w:t>
        </w:r>
      </w:ins>
      <w:r w:rsidR="00D867F1" w:rsidRPr="000646B0">
        <w:t xml:space="preserve">mechanisms involved in the </w:t>
      </w:r>
      <w:ins w:id="622" w:author="Dave Bridges" w:date="2018-02-05T17:25:00Z">
        <w:r w:rsidR="00FA3282">
          <w:t xml:space="preserve">regulation of </w:t>
        </w:r>
      </w:ins>
      <w:r w:rsidR="00D867F1" w:rsidRPr="000646B0">
        <w:t>transport of certain nutrients</w:t>
      </w:r>
      <w:commentRangeStart w:id="623"/>
      <w:r w:rsidR="00D867F1" w:rsidRPr="000646B0">
        <w:t xml:space="preserve">, especially the impaired mechanisms in light of gestational </w:t>
      </w:r>
      <w:r w:rsidR="00376B22" w:rsidRPr="000646B0">
        <w:t>complications</w:t>
      </w:r>
      <w:commentRangeEnd w:id="623"/>
      <w:r w:rsidR="00FA3282">
        <w:rPr>
          <w:rStyle w:val="CommentReference"/>
          <w:rFonts w:asciiTheme="minorHAnsi" w:eastAsiaTheme="minorHAnsi" w:hAnsiTheme="minorHAnsi" w:cstheme="minorBidi"/>
        </w:rPr>
        <w:commentReference w:id="623"/>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624"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ins w:id="625" w:author="Dave Bridges" w:date="2018-02-05T17:26:00Z">
        <w:r w:rsidR="00A23798">
          <w:t>I</w:t>
        </w:r>
      </w:ins>
      <w:ins w:id="626" w:author="Dave Bridges" w:date="2018-02-05T17:34:00Z">
        <w:r w:rsidR="00B4339A">
          <w:t>n</w:t>
        </w:r>
      </w:ins>
      <w:ins w:id="627" w:author="Dave Bridges" w:date="2018-02-05T17:26:00Z">
        <w:r w:rsidR="00A23798">
          <w:t xml:space="preserve"> another model</w:t>
        </w:r>
      </w:ins>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628"/>
      <w:r w:rsidR="00DA3CE1" w:rsidRPr="000646B0">
        <w:t xml:space="preserve">The two theories may sound contradictory </w:t>
      </w:r>
      <w:r w:rsidR="00DA3CE1" w:rsidRPr="000646B0">
        <w:lastRenderedPageBreak/>
        <w:t>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629"/>
      <w:r w:rsidR="00DA3CE1" w:rsidRPr="000646B0">
        <w:t>respectively</w:t>
      </w:r>
      <w:commentRangeEnd w:id="629"/>
      <w:r w:rsidR="00005047">
        <w:rPr>
          <w:rStyle w:val="CommentReference"/>
        </w:rPr>
        <w:commentReference w:id="629"/>
      </w:r>
      <w:r w:rsidR="00DA3CE1" w:rsidRPr="000646B0">
        <w:t xml:space="preserve">. </w:t>
      </w:r>
      <w:commentRangeEnd w:id="628"/>
      <w:r w:rsidR="00A23798">
        <w:rPr>
          <w:rStyle w:val="CommentReference"/>
          <w:rFonts w:asciiTheme="minorHAnsi" w:eastAsiaTheme="minorHAnsi" w:hAnsiTheme="minorHAnsi" w:cstheme="minorBidi"/>
        </w:rPr>
        <w:commentReference w:id="628"/>
      </w:r>
    </w:p>
    <w:p w14:paraId="6929E6B9" w14:textId="77777777" w:rsidR="00C21CA7" w:rsidRPr="000646B0" w:rsidRDefault="00C21CA7" w:rsidP="00402F7B"/>
    <w:p w14:paraId="31221B4C" w14:textId="6AF3858A"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630"/>
      <w:r w:rsidR="00D154C9">
        <w:t xml:space="preserve">relies </w:t>
      </w:r>
      <w:commentRangeEnd w:id="630"/>
      <w:r w:rsidR="00A23798">
        <w:rPr>
          <w:rStyle w:val="CommentReference"/>
          <w:rFonts w:asciiTheme="minorHAnsi" w:eastAsiaTheme="minorHAnsi" w:hAnsiTheme="minorHAnsi" w:cstheme="minorBidi"/>
        </w:rPr>
        <w:commentReference w:id="630"/>
      </w:r>
      <w:r w:rsidR="00C21CA7" w:rsidRPr="000646B0">
        <w:t>solely on circulating maternal glucose.</w:t>
      </w:r>
      <w:r w:rsidRPr="000646B0">
        <w:t xml:space="preserve"> </w:t>
      </w:r>
      <w:r w:rsidR="00390E85" w:rsidRPr="000646B0">
        <w:t>GLUT3 is essential</w:t>
      </w:r>
      <w:ins w:id="631" w:author="Dave Bridges" w:date="2018-02-05T17:28:00Z">
        <w:r w:rsidR="00A23798">
          <w:t xml:space="preserve"> only</w:t>
        </w:r>
      </w:ins>
      <w:r w:rsidR="00390E85" w:rsidRPr="000646B0">
        <w:t xml:space="preserve"> during the early stages of </w:t>
      </w:r>
      <w:commentRangeStart w:id="632"/>
      <w:r w:rsidR="00390E85" w:rsidRPr="000646B0">
        <w:t>pregnancy</w:t>
      </w:r>
      <w:commentRangeEnd w:id="632"/>
      <w:r w:rsidR="00A23798">
        <w:rPr>
          <w:rStyle w:val="CommentReference"/>
          <w:rFonts w:asciiTheme="minorHAnsi" w:eastAsiaTheme="minorHAnsi" w:hAnsiTheme="minorHAnsi" w:cstheme="minorBidi"/>
        </w:rPr>
        <w:commentReference w:id="632"/>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633"/>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633"/>
      <w:r w:rsidR="00A23798">
        <w:rPr>
          <w:rStyle w:val="CommentReference"/>
          <w:rFonts w:asciiTheme="minorHAnsi" w:eastAsiaTheme="minorHAnsi" w:hAnsiTheme="minorHAnsi" w:cstheme="minorBidi"/>
        </w:rPr>
        <w:commentReference w:id="633"/>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634" w:author="Dave Bridges" w:date="2018-02-05T17:29:00Z">
        <w:r w:rsidR="00A23798">
          <w:t xml:space="preserve">some </w:t>
        </w:r>
      </w:ins>
      <w:r w:rsidR="00A1359A" w:rsidRPr="000646B0">
        <w:t xml:space="preserve">evidence showing that the placenta transforms glucose to </w:t>
      </w:r>
      <w:commentRangeStart w:id="635"/>
      <w:r w:rsidR="00A1359A" w:rsidRPr="000646B0">
        <w:t xml:space="preserve">lactate </w:t>
      </w:r>
      <w:commentRangeEnd w:id="635"/>
      <w:r w:rsidR="00A23798">
        <w:rPr>
          <w:rStyle w:val="CommentReference"/>
          <w:rFonts w:asciiTheme="minorHAnsi" w:eastAsiaTheme="minorHAnsi" w:hAnsiTheme="minorHAnsi" w:cstheme="minorBidi"/>
        </w:rPr>
        <w:commentReference w:id="635"/>
      </w:r>
      <w:r w:rsidR="00A1359A" w:rsidRPr="000646B0">
        <w:t xml:space="preserve">to </w:t>
      </w:r>
      <w:r w:rsidR="00D154C9">
        <w:t xml:space="preserve">be used as a source of </w:t>
      </w:r>
      <w:commentRangeStart w:id="636"/>
      <w:commentRangeStart w:id="637"/>
      <w:r w:rsidR="00D154C9">
        <w:t>energy</w:t>
      </w:r>
      <w:commentRangeEnd w:id="636"/>
      <w:r w:rsidR="00D154C9">
        <w:rPr>
          <w:rStyle w:val="CommentReference"/>
        </w:rPr>
        <w:commentReference w:id="636"/>
      </w:r>
      <w:commentRangeEnd w:id="637"/>
      <w:r w:rsidR="00A23798">
        <w:rPr>
          <w:rStyle w:val="CommentReference"/>
          <w:rFonts w:asciiTheme="minorHAnsi" w:eastAsiaTheme="minorHAnsi" w:hAnsiTheme="minorHAnsi" w:cstheme="minorBidi"/>
        </w:rPr>
        <w:commentReference w:id="637"/>
      </w:r>
      <w:r w:rsidR="00D154C9">
        <w:t xml:space="preserve">. </w:t>
      </w:r>
      <w:r w:rsidR="00A1359A" w:rsidRPr="000646B0">
        <w:t xml:space="preserve"> </w:t>
      </w:r>
    </w:p>
    <w:p w14:paraId="70B24350" w14:textId="77777777" w:rsidR="001E6E12" w:rsidRPr="000646B0" w:rsidRDefault="001E6E12" w:rsidP="00402F7B"/>
    <w:p w14:paraId="01CD37F2" w14:textId="3D4B3A93"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l compartment than in the maternal circulation and therefore amino acid uptake requires active transport</w:t>
      </w:r>
      <w:ins w:id="638" w:author="Microsoft Office User" w:date="2018-02-23T13:06:00Z">
        <w:r w:rsidR="00083487">
          <w:t xml:space="preserve"> </w:t>
        </w:r>
      </w:ins>
      <w:ins w:id="639" w:author="Microsoft Office User" w:date="2018-02-23T13:07:00Z">
        <w:r w:rsidR="001E0196">
          <w:fldChar w:fldCharType="begin" w:fldLock="1"/>
        </w:r>
      </w:ins>
      <w:r w:rsidR="001E0196">
        <w:instrText>ADDIN CSL_CITATION { "citationItems" : [ { "id" : "ITEM-1", "itemData" : { "DOI" : "10.1155/2012/179827", "ISSN" : "2090-2735", "PMID" : "23304511", "abstract" : "Abnormal fetal growth, both growth restriction and overgrowth, is associated with perinatal complications and an increased risk of metabolic and cardiovascular disease later in life. Fetal growth is dependent on nutrient availability, which in turn is related to the capacity of the placenta to transport these nutrients. The activity of a range of nutrient transporters has been reported to be decreased in placentas of growth restricted fetuses, whereas at least some studies indicate that placental nutrient transport is upregulated in fetal overgrowth. These findings suggest that changes in placental nutrient transport may directly contribute to the development of abnormal fetal growth. Detailed information on the mechanisms by which placental nutrient transporters are regulated will therefore help us to better understand how important pregnancy complications develop and may provide a foundation for designing novel intervention strategies. In this paper we will focus on recent studies of regulatory mechanisms that modulate placental transport of amino acids, fatty acids, and glucose.", "author" : [ { "dropping-particle" : "", "family" : "Lager", "given" : "Susanne", "non-dropping-particle" : "", "parse-names" : false, "suffix" : "" }, { "dropping-particle" : "", "family" : "Powell", "given" : "Theresa L", "non-dropping-particle" : "", "parse-names" : false, "suffix" : "" } ], "container-title" : "Journal of pregnancy", "id" : "ITEM-1", "issued" : { "date-parts" : [ [ "2012" ] ] }, "page" : "179827", "publisher" : "Hindawi Limited", "title" : "Regulation of nutrient transport across the placenta.", "type" : "article-journal", "volume" : "2012" }, "uris" : [ "http://www.mendeley.com/documents/?uuid=0576eeae-5484-35a0-b245-f3f31ff24423" ] } ], "mendeley" : { "formattedCitation" : "(Lager &amp; Powell, 2012)", "plainTextFormattedCitation" : "(Lager &amp; Powell, 2012)", "previouslyFormattedCitation" : "(Lager &amp; Powell, 2012)" }, "properties" : {  }, "schema" : "https://github.com/citation-style-language/schema/raw/master/csl-citation.json" }</w:instrText>
      </w:r>
      <w:r w:rsidR="001E0196">
        <w:fldChar w:fldCharType="separate"/>
      </w:r>
      <w:r w:rsidR="001E0196" w:rsidRPr="001E0196">
        <w:rPr>
          <w:noProof/>
        </w:rPr>
        <w:t>(Lager &amp; Powell, 2012)</w:t>
      </w:r>
      <w:ins w:id="640" w:author="Microsoft Office User" w:date="2018-02-23T13:07:00Z">
        <w:r w:rsidR="001E0196">
          <w:fldChar w:fldCharType="end"/>
        </w:r>
      </w:ins>
      <w:r w:rsidR="001E6E12" w:rsidRPr="000646B0">
        <w:t xml:space="preserve">.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641"/>
      <w:r w:rsidR="00562A8F" w:rsidRPr="000646B0">
        <w:t>concentration</w:t>
      </w:r>
      <w:commentRangeEnd w:id="641"/>
      <w:r w:rsidR="00A23798">
        <w:rPr>
          <w:rStyle w:val="CommentReference"/>
          <w:rFonts w:asciiTheme="minorHAnsi" w:eastAsiaTheme="minorHAnsi" w:hAnsiTheme="minorHAnsi" w:cstheme="minorBidi"/>
        </w:rPr>
        <w:commentReference w:id="641"/>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642"/>
      <w:r w:rsidRPr="000646B0">
        <w:t xml:space="preserve">maximized </w:t>
      </w:r>
      <w:commentRangeEnd w:id="642"/>
      <w:r w:rsidR="00A23798">
        <w:rPr>
          <w:rStyle w:val="CommentReference"/>
          <w:rFonts w:asciiTheme="minorHAnsi" w:eastAsiaTheme="minorHAnsi" w:hAnsiTheme="minorHAnsi" w:cstheme="minorBidi"/>
        </w:rPr>
        <w:commentReference w:id="642"/>
      </w:r>
      <w:r w:rsidRPr="000646B0">
        <w:t xml:space="preserve">during </w:t>
      </w:r>
      <w:r w:rsidR="00362F6F" w:rsidRPr="000646B0">
        <w:t>the last trimester of gestation wi</w:t>
      </w:r>
      <w:r w:rsidR="009B0BAB">
        <w:t xml:space="preserve">th </w:t>
      </w:r>
      <w:commentRangeStart w:id="643"/>
      <w:r w:rsidR="009B0BAB">
        <w:t xml:space="preserve">evidence </w:t>
      </w:r>
      <w:commentRangeEnd w:id="643"/>
      <w:r w:rsidR="00A23798">
        <w:rPr>
          <w:rStyle w:val="CommentReference"/>
          <w:rFonts w:asciiTheme="minorHAnsi" w:eastAsiaTheme="minorHAnsi" w:hAnsiTheme="minorHAnsi" w:cstheme="minorBidi"/>
        </w:rPr>
        <w:commentReference w:id="643"/>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644"/>
      <w:r w:rsidR="00105617" w:rsidRPr="000646B0">
        <w:t>passive</w:t>
      </w:r>
      <w:r w:rsidR="00FF0A16" w:rsidRPr="000646B0">
        <w:t xml:space="preserve"> </w:t>
      </w:r>
      <w:r w:rsidR="00C5320C" w:rsidRPr="000646B0">
        <w:t xml:space="preserve">diffusion </w:t>
      </w:r>
      <w:commentRangeEnd w:id="644"/>
      <w:r w:rsidR="00A23798">
        <w:rPr>
          <w:rStyle w:val="CommentReference"/>
          <w:rFonts w:asciiTheme="minorHAnsi" w:eastAsiaTheme="minorHAnsi" w:hAnsiTheme="minorHAnsi" w:cstheme="minorBidi"/>
        </w:rPr>
        <w:commentReference w:id="644"/>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645"/>
      <w:r w:rsidR="009B0BAB" w:rsidRPr="000646B0">
        <w:t>pregnancy</w:t>
      </w:r>
      <w:commentRangeEnd w:id="645"/>
      <w:r w:rsidR="00A23798">
        <w:rPr>
          <w:rStyle w:val="CommentReference"/>
          <w:rFonts w:asciiTheme="minorHAnsi" w:eastAsiaTheme="minorHAnsi" w:hAnsiTheme="minorHAnsi" w:cstheme="minorBidi"/>
        </w:rPr>
        <w:commentReference w:id="645"/>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646"/>
      <w:r w:rsidR="00D965B2" w:rsidRPr="000646B0">
        <w:t>recent review</w:t>
      </w:r>
      <w:commentRangeEnd w:id="646"/>
      <w:r w:rsidR="00A23798">
        <w:rPr>
          <w:rStyle w:val="CommentReference"/>
          <w:rFonts w:asciiTheme="minorHAnsi" w:eastAsiaTheme="minorHAnsi" w:hAnsiTheme="minorHAnsi" w:cstheme="minorBidi"/>
        </w:rPr>
        <w:commentReference w:id="646"/>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647"/>
      <w:r w:rsidR="001E6E12" w:rsidRPr="000646B0">
        <w:t>circulation</w:t>
      </w:r>
      <w:commentRangeEnd w:id="647"/>
      <w:r w:rsidR="009B0BAB">
        <w:rPr>
          <w:rStyle w:val="CommentReference"/>
        </w:rPr>
        <w:commentReference w:id="647"/>
      </w:r>
      <w:r w:rsidR="001E6E12" w:rsidRPr="000646B0">
        <w:t xml:space="preserve">. </w:t>
      </w:r>
      <w:r w:rsidR="00963830" w:rsidRPr="000646B0">
        <w:t xml:space="preserve"> </w:t>
      </w:r>
    </w:p>
    <w:p w14:paraId="526D3045" w14:textId="77777777" w:rsidR="00C33041" w:rsidRPr="000646B0" w:rsidRDefault="00C33041" w:rsidP="00402F7B"/>
    <w:p w14:paraId="1CF8DE1C" w14:textId="1FA35E1F" w:rsidR="00761E68" w:rsidRPr="000646B0" w:rsidRDefault="00AB27E6" w:rsidP="00761E68">
      <w:pPr>
        <w:ind w:firstLine="720"/>
      </w:pPr>
      <w:r w:rsidRPr="00D4320E">
        <w:rPr>
          <w:highlight w:val="yellow"/>
          <w:rPrChange w:id="648" w:author="Microsoft Office User" w:date="2018-02-24T14:29:00Z">
            <w:rPr/>
          </w:rPrChange>
        </w:rPr>
        <w:t xml:space="preserve">Micronutrient transport is vital to ensure adequate fetal development and fetal and placental function. </w:t>
      </w:r>
      <w:r w:rsidR="006C3948" w:rsidRPr="00D4320E">
        <w:rPr>
          <w:highlight w:val="yellow"/>
          <w:rPrChange w:id="649" w:author="Microsoft Office User" w:date="2018-02-24T14:29:00Z">
            <w:rPr/>
          </w:rPrChange>
        </w:rPr>
        <w:t>Choline is necessary during the fetal development to allow for the synthesis of phospholipids</w:t>
      </w:r>
      <w:ins w:id="650" w:author="Microsoft Office User" w:date="2018-02-23T13:40:00Z">
        <w:r w:rsidR="00B433D7" w:rsidRPr="00D4320E">
          <w:rPr>
            <w:highlight w:val="yellow"/>
            <w:rPrChange w:id="651" w:author="Microsoft Office User" w:date="2018-02-24T14:29:00Z">
              <w:rPr/>
            </w:rPrChange>
          </w:rPr>
          <w:t xml:space="preserve"> </w:t>
        </w:r>
        <w:r w:rsidR="00B433D7" w:rsidRPr="00D4320E">
          <w:rPr>
            <w:highlight w:val="yellow"/>
            <w:rPrChange w:id="652" w:author="Microsoft Office User" w:date="2018-02-24T14:29:00Z">
              <w:rPr/>
            </w:rPrChange>
          </w:rPr>
          <w:fldChar w:fldCharType="begin" w:fldLock="1"/>
        </w:r>
      </w:ins>
      <w:r w:rsidR="00B433D7" w:rsidRPr="00D4320E">
        <w:rPr>
          <w:highlight w:val="yellow"/>
          <w:rPrChange w:id="653" w:author="Microsoft Office User" w:date="2018-02-24T14:29:00Z">
            <w:rPr/>
          </w:rPrChange>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B433D7" w:rsidRPr="00D4320E">
        <w:rPr>
          <w:highlight w:val="yellow"/>
          <w:rPrChange w:id="654" w:author="Microsoft Office User" w:date="2018-02-24T14:29:00Z">
            <w:rPr/>
          </w:rPrChange>
        </w:rPr>
        <w:fldChar w:fldCharType="separate"/>
      </w:r>
      <w:r w:rsidR="00B433D7" w:rsidRPr="00D4320E">
        <w:rPr>
          <w:noProof/>
          <w:highlight w:val="yellow"/>
          <w:rPrChange w:id="655" w:author="Microsoft Office User" w:date="2018-02-24T14:29:00Z">
            <w:rPr>
              <w:noProof/>
            </w:rPr>
          </w:rPrChange>
        </w:rPr>
        <w:t xml:space="preserve">(Baumgartner </w:t>
      </w:r>
      <w:r w:rsidR="00B433D7" w:rsidRPr="00D4320E">
        <w:rPr>
          <w:i/>
          <w:noProof/>
          <w:highlight w:val="yellow"/>
          <w:rPrChange w:id="656" w:author="Microsoft Office User" w:date="2018-02-24T14:29:00Z">
            <w:rPr>
              <w:i/>
              <w:noProof/>
            </w:rPr>
          </w:rPrChange>
        </w:rPr>
        <w:t>et al.</w:t>
      </w:r>
      <w:r w:rsidR="00B433D7" w:rsidRPr="00D4320E">
        <w:rPr>
          <w:noProof/>
          <w:highlight w:val="yellow"/>
          <w:rPrChange w:id="657" w:author="Microsoft Office User" w:date="2018-02-24T14:29:00Z">
            <w:rPr>
              <w:noProof/>
            </w:rPr>
          </w:rPrChange>
        </w:rPr>
        <w:t>, 2015)</w:t>
      </w:r>
      <w:ins w:id="658" w:author="Microsoft Office User" w:date="2018-02-23T13:40:00Z">
        <w:r w:rsidR="00B433D7" w:rsidRPr="00D4320E">
          <w:rPr>
            <w:highlight w:val="yellow"/>
            <w:rPrChange w:id="659" w:author="Microsoft Office User" w:date="2018-02-24T14:29:00Z">
              <w:rPr/>
            </w:rPrChange>
          </w:rPr>
          <w:fldChar w:fldCharType="end"/>
        </w:r>
      </w:ins>
      <w:r w:rsidR="006C3948" w:rsidRPr="00D4320E">
        <w:rPr>
          <w:highlight w:val="yellow"/>
          <w:rPrChange w:id="660" w:author="Microsoft Office User" w:date="2018-02-24T14:29:00Z">
            <w:rPr/>
          </w:rPrChange>
        </w:rPr>
        <w:t xml:space="preserve">. Human data has shown that the </w:t>
      </w:r>
      <w:ins w:id="661" w:author="Microsoft Office User" w:date="2018-02-23T13:33:00Z">
        <w:r w:rsidR="00A550F3" w:rsidRPr="00D4320E">
          <w:rPr>
            <w:highlight w:val="yellow"/>
            <w:rPrChange w:id="662" w:author="Microsoft Office User" w:date="2018-02-24T14:29:00Z">
              <w:rPr/>
            </w:rPrChange>
          </w:rPr>
          <w:lastRenderedPageBreak/>
          <w:t xml:space="preserve">major </w:t>
        </w:r>
      </w:ins>
      <w:r w:rsidR="006C3948" w:rsidRPr="00D4320E">
        <w:rPr>
          <w:highlight w:val="yellow"/>
          <w:rPrChange w:id="663" w:author="Microsoft Office User" w:date="2018-02-24T14:29:00Z">
            <w:rPr/>
          </w:rPrChange>
        </w:rPr>
        <w:t>transporter</w:t>
      </w:r>
      <w:del w:id="664" w:author="Microsoft Office User" w:date="2018-02-23T13:33:00Z">
        <w:r w:rsidR="006C3948" w:rsidRPr="00D4320E" w:rsidDel="00A550F3">
          <w:rPr>
            <w:highlight w:val="yellow"/>
            <w:rPrChange w:id="665" w:author="Microsoft Office User" w:date="2018-02-24T14:29:00Z">
              <w:rPr/>
            </w:rPrChange>
          </w:rPr>
          <w:delText>s</w:delText>
        </w:r>
      </w:del>
      <w:r w:rsidR="006C3948" w:rsidRPr="00D4320E">
        <w:rPr>
          <w:highlight w:val="yellow"/>
          <w:rPrChange w:id="666" w:author="Microsoft Office User" w:date="2018-02-24T14:29:00Z">
            <w:rPr/>
          </w:rPrChange>
        </w:rPr>
        <w:t xml:space="preserve"> </w:t>
      </w:r>
      <w:ins w:id="667" w:author="Microsoft Office User" w:date="2018-02-23T13:33:00Z">
        <w:r w:rsidR="001857CC" w:rsidRPr="00D4320E">
          <w:rPr>
            <w:highlight w:val="yellow"/>
            <w:rPrChange w:id="668" w:author="Microsoft Office User" w:date="2018-02-24T14:29:00Z">
              <w:rPr/>
            </w:rPrChange>
          </w:rPr>
          <w:t>of</w:t>
        </w:r>
      </w:ins>
      <w:del w:id="669" w:author="Microsoft Office User" w:date="2018-02-23T13:33:00Z">
        <w:r w:rsidR="006C3948" w:rsidRPr="00D4320E" w:rsidDel="001857CC">
          <w:rPr>
            <w:highlight w:val="yellow"/>
            <w:rPrChange w:id="670" w:author="Microsoft Office User" w:date="2018-02-24T14:29:00Z">
              <w:rPr/>
            </w:rPrChange>
          </w:rPr>
          <w:delText>for</w:delText>
        </w:r>
      </w:del>
      <w:r w:rsidR="006C3948" w:rsidRPr="00D4320E">
        <w:rPr>
          <w:highlight w:val="yellow"/>
          <w:rPrChange w:id="671" w:author="Microsoft Office User" w:date="2018-02-24T14:29:00Z">
            <w:rPr/>
          </w:rPrChange>
        </w:rPr>
        <w:t xml:space="preserve"> choline </w:t>
      </w:r>
      <w:ins w:id="672" w:author="Microsoft Office User" w:date="2018-02-23T13:33:00Z">
        <w:r w:rsidR="001857CC" w:rsidRPr="00D4320E">
          <w:rPr>
            <w:highlight w:val="yellow"/>
            <w:rPrChange w:id="673" w:author="Microsoft Office User" w:date="2018-02-24T14:29:00Z">
              <w:rPr/>
            </w:rPrChange>
          </w:rPr>
          <w:t xml:space="preserve">is </w:t>
        </w:r>
      </w:ins>
      <w:del w:id="674" w:author="Microsoft Office User" w:date="2018-02-23T13:33:00Z">
        <w:r w:rsidR="006C3948" w:rsidRPr="00D4320E" w:rsidDel="001857CC">
          <w:rPr>
            <w:highlight w:val="yellow"/>
            <w:rPrChange w:id="675" w:author="Microsoft Office User" w:date="2018-02-24T14:29:00Z">
              <w:rPr/>
            </w:rPrChange>
          </w:rPr>
          <w:delText xml:space="preserve">are </w:delText>
        </w:r>
      </w:del>
      <w:r w:rsidR="006C3948" w:rsidRPr="00D4320E">
        <w:rPr>
          <w:highlight w:val="yellow"/>
          <w:rPrChange w:id="676" w:author="Microsoft Office User" w:date="2018-02-24T14:29:00Z">
            <w:rPr/>
          </w:rPrChange>
        </w:rPr>
        <w:t xml:space="preserve">CTL1 </w:t>
      </w:r>
      <w:del w:id="677" w:author="Microsoft Office User" w:date="2018-02-23T13:33:00Z">
        <w:r w:rsidR="006C3948" w:rsidRPr="00D4320E" w:rsidDel="001857CC">
          <w:rPr>
            <w:highlight w:val="yellow"/>
            <w:rPrChange w:id="678" w:author="Microsoft Office User" w:date="2018-02-24T14:29:00Z">
              <w:rPr/>
            </w:rPrChange>
          </w:rPr>
          <w:delText xml:space="preserve">and CTL2 </w:delText>
        </w:r>
      </w:del>
      <w:r w:rsidR="006C3948" w:rsidRPr="00D4320E">
        <w:rPr>
          <w:highlight w:val="yellow"/>
          <w:rPrChange w:id="679" w:author="Microsoft Office User" w:date="2018-02-24T14:29:00Z">
            <w:rPr/>
          </w:rPrChange>
        </w:rPr>
        <w:t>localized at syncytial membranes and endothelial fetal membrane throughout gestation</w:t>
      </w:r>
      <w:ins w:id="680" w:author="Microsoft Office User" w:date="2018-02-23T13:34:00Z">
        <w:r w:rsidR="001857CC" w:rsidRPr="00D4320E">
          <w:rPr>
            <w:highlight w:val="yellow"/>
            <w:rPrChange w:id="681" w:author="Microsoft Office User" w:date="2018-02-24T14:29:00Z">
              <w:rPr/>
            </w:rPrChange>
          </w:rPr>
          <w:t xml:space="preserve"> </w:t>
        </w:r>
      </w:ins>
      <w:ins w:id="682" w:author="Microsoft Office User" w:date="2018-02-23T13:37:00Z">
        <w:r w:rsidR="001857CC" w:rsidRPr="009968E1">
          <w:rPr>
            <w:highlight w:val="yellow"/>
            <w:rPrChange w:id="683" w:author="Microsoft Office User" w:date="2018-02-24T22:49:00Z">
              <w:rPr/>
            </w:rPrChange>
          </w:rPr>
          <w:fldChar w:fldCharType="begin" w:fldLock="1"/>
        </w:r>
      </w:ins>
      <w:r w:rsidR="001857CC" w:rsidRPr="009968E1">
        <w:rPr>
          <w:highlight w:val="yellow"/>
          <w:rPrChange w:id="684" w:author="Microsoft Office User" w:date="2018-02-24T22:49:00Z">
            <w:rPr/>
          </w:rPrChange>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1857CC" w:rsidRPr="009968E1">
        <w:rPr>
          <w:highlight w:val="yellow"/>
          <w:rPrChange w:id="685" w:author="Microsoft Office User" w:date="2018-02-24T22:49:00Z">
            <w:rPr/>
          </w:rPrChange>
        </w:rPr>
        <w:fldChar w:fldCharType="separate"/>
      </w:r>
      <w:r w:rsidR="001857CC" w:rsidRPr="009968E1">
        <w:rPr>
          <w:noProof/>
          <w:highlight w:val="yellow"/>
          <w:rPrChange w:id="686" w:author="Microsoft Office User" w:date="2018-02-24T22:49:00Z">
            <w:rPr>
              <w:noProof/>
            </w:rPr>
          </w:rPrChange>
        </w:rPr>
        <w:t xml:space="preserve">(Baumgartner </w:t>
      </w:r>
      <w:r w:rsidR="001857CC" w:rsidRPr="009968E1">
        <w:rPr>
          <w:i/>
          <w:noProof/>
          <w:highlight w:val="yellow"/>
          <w:rPrChange w:id="687" w:author="Microsoft Office User" w:date="2018-02-24T22:49:00Z">
            <w:rPr>
              <w:i/>
              <w:noProof/>
            </w:rPr>
          </w:rPrChange>
        </w:rPr>
        <w:t>et al.</w:t>
      </w:r>
      <w:r w:rsidR="001857CC" w:rsidRPr="009968E1">
        <w:rPr>
          <w:noProof/>
          <w:highlight w:val="yellow"/>
          <w:rPrChange w:id="688" w:author="Microsoft Office User" w:date="2018-02-24T22:49:00Z">
            <w:rPr>
              <w:noProof/>
            </w:rPr>
          </w:rPrChange>
        </w:rPr>
        <w:t>, 2015)</w:t>
      </w:r>
      <w:ins w:id="689" w:author="Microsoft Office User" w:date="2018-02-23T13:37:00Z">
        <w:r w:rsidR="001857CC" w:rsidRPr="009968E1">
          <w:rPr>
            <w:highlight w:val="yellow"/>
            <w:rPrChange w:id="690" w:author="Microsoft Office User" w:date="2018-02-24T22:49:00Z">
              <w:rPr/>
            </w:rPrChange>
          </w:rPr>
          <w:fldChar w:fldCharType="end"/>
        </w:r>
      </w:ins>
      <w:r w:rsidR="006C3948" w:rsidRPr="009968E1">
        <w:rPr>
          <w:highlight w:val="yellow"/>
          <w:rPrChange w:id="691" w:author="Microsoft Office User" w:date="2018-02-24T22:49:00Z">
            <w:rPr/>
          </w:rPrChange>
        </w:rPr>
        <w:t xml:space="preserve">. </w:t>
      </w:r>
      <w:r w:rsidR="007D2440" w:rsidRPr="009968E1">
        <w:rPr>
          <w:highlight w:val="yellow"/>
          <w:rPrChange w:id="692" w:author="Microsoft Office User" w:date="2018-02-24T22:49:00Z">
            <w:rPr/>
          </w:rPrChange>
        </w:rPr>
        <w:t xml:space="preserve">Folate </w:t>
      </w:r>
      <w:r w:rsidR="0066752A" w:rsidRPr="009968E1">
        <w:rPr>
          <w:highlight w:val="yellow"/>
          <w:rPrChange w:id="693" w:author="Microsoft Office User" w:date="2018-02-24T22:49:00Z">
            <w:rPr/>
          </w:rPrChange>
        </w:rPr>
        <w:t>tra</w:t>
      </w:r>
      <w:r w:rsidR="007D2440" w:rsidRPr="009968E1">
        <w:rPr>
          <w:highlight w:val="yellow"/>
          <w:rPrChange w:id="694" w:author="Microsoft Office User" w:date="2018-02-24T22:49:00Z">
            <w:rPr/>
          </w:rPrChange>
        </w:rPr>
        <w:t>n</w:t>
      </w:r>
      <w:r w:rsidR="0066752A" w:rsidRPr="009968E1">
        <w:rPr>
          <w:highlight w:val="yellow"/>
          <w:rPrChange w:id="695" w:author="Microsoft Office User" w:date="2018-02-24T22:49:00Z">
            <w:rPr/>
          </w:rPrChange>
        </w:rPr>
        <w:t>s</w:t>
      </w:r>
      <w:r w:rsidR="007D2440" w:rsidRPr="009968E1">
        <w:rPr>
          <w:highlight w:val="yellow"/>
          <w:rPrChange w:id="696" w:author="Microsoft Office User" w:date="2018-02-24T22:49:00Z">
            <w:rPr/>
          </w:rPrChange>
        </w:rPr>
        <w:t>porters h</w:t>
      </w:r>
      <w:r w:rsidR="009E5915" w:rsidRPr="009968E1">
        <w:rPr>
          <w:highlight w:val="yellow"/>
          <w:rPrChange w:id="697" w:author="Microsoft Office User" w:date="2018-02-24T22:49:00Z">
            <w:rPr/>
          </w:rPrChange>
        </w:rPr>
        <w:t xml:space="preserve">ave been localized to the placenta microvillous membrane </w:t>
      </w:r>
      <w:r w:rsidR="00F13733" w:rsidRPr="009968E1">
        <w:rPr>
          <w:highlight w:val="yellow"/>
          <w:rPrChange w:id="698" w:author="Microsoft Office User" w:date="2018-02-24T22:49:00Z">
            <w:rPr/>
          </w:rPrChange>
        </w:rPr>
        <w:t xml:space="preserve">and basolateral membrane. Folate receptor alpha </w:t>
      </w:r>
      <w:ins w:id="699" w:author="Dave Bridges" w:date="2018-02-05T17:35:00Z">
        <w:r w:rsidR="0037081A" w:rsidRPr="009968E1">
          <w:rPr>
            <w:highlight w:val="yellow"/>
            <w:rPrChange w:id="700" w:author="Microsoft Office User" w:date="2018-02-24T22:49:00Z">
              <w:rPr/>
            </w:rPrChange>
          </w:rPr>
          <w:t xml:space="preserve">is </w:t>
        </w:r>
      </w:ins>
      <w:r w:rsidR="00F13733" w:rsidRPr="009968E1">
        <w:rPr>
          <w:highlight w:val="yellow"/>
          <w:rPrChange w:id="701" w:author="Microsoft Office User" w:date="2018-02-24T22:49:00Z">
            <w:rPr/>
          </w:rPrChange>
        </w:rPr>
        <w:t>expressed on the microvillous membrane during t</w:t>
      </w:r>
      <w:r w:rsidR="00850B7E" w:rsidRPr="009968E1">
        <w:rPr>
          <w:highlight w:val="yellow"/>
          <w:rPrChange w:id="702" w:author="Microsoft Office User" w:date="2018-02-24T22:49:00Z">
            <w:rPr/>
          </w:rPrChange>
        </w:rPr>
        <w:t>he first trimester and at term</w:t>
      </w:r>
      <w:ins w:id="703" w:author="Microsoft Office User" w:date="2018-02-24T22:48:00Z">
        <w:r w:rsidR="000B593A" w:rsidRPr="009968E1">
          <w:rPr>
            <w:highlight w:val="yellow"/>
            <w:rPrChange w:id="704" w:author="Microsoft Office User" w:date="2018-02-24T22:49:00Z">
              <w:rPr/>
            </w:rPrChange>
          </w:rPr>
          <w:t xml:space="preserve"> </w:t>
        </w:r>
        <w:r w:rsidR="000B593A" w:rsidRPr="009968E1">
          <w:rPr>
            <w:highlight w:val="yellow"/>
            <w:rPrChange w:id="705" w:author="Microsoft Office User" w:date="2018-02-24T22:49:00Z">
              <w:rPr/>
            </w:rPrChange>
          </w:rPr>
          <w:fldChar w:fldCharType="begin" w:fldLock="1"/>
        </w:r>
      </w:ins>
      <w:r w:rsidR="000B593A" w:rsidRPr="009968E1">
        <w:rPr>
          <w:highlight w:val="yellow"/>
          <w:rPrChange w:id="706" w:author="Microsoft Office User" w:date="2018-02-24T22:49:00Z">
            <w:rPr/>
          </w:rPrChange>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0B593A" w:rsidRPr="009968E1">
        <w:rPr>
          <w:highlight w:val="yellow"/>
          <w:rPrChange w:id="707" w:author="Microsoft Office User" w:date="2018-02-24T22:49:00Z">
            <w:rPr/>
          </w:rPrChange>
        </w:rPr>
        <w:fldChar w:fldCharType="separate"/>
      </w:r>
      <w:r w:rsidR="000B593A" w:rsidRPr="009968E1">
        <w:rPr>
          <w:noProof/>
          <w:highlight w:val="yellow"/>
          <w:rPrChange w:id="708" w:author="Microsoft Office User" w:date="2018-02-24T22:49:00Z">
            <w:rPr>
              <w:noProof/>
            </w:rPr>
          </w:rPrChange>
        </w:rPr>
        <w:t xml:space="preserve">(Solanky </w:t>
      </w:r>
      <w:r w:rsidR="000B593A" w:rsidRPr="009968E1">
        <w:rPr>
          <w:i/>
          <w:noProof/>
          <w:highlight w:val="yellow"/>
          <w:rPrChange w:id="709" w:author="Microsoft Office User" w:date="2018-02-24T22:49:00Z">
            <w:rPr>
              <w:i/>
              <w:noProof/>
            </w:rPr>
          </w:rPrChange>
        </w:rPr>
        <w:t>et al.</w:t>
      </w:r>
      <w:r w:rsidR="000B593A" w:rsidRPr="009968E1">
        <w:rPr>
          <w:noProof/>
          <w:highlight w:val="yellow"/>
          <w:rPrChange w:id="710" w:author="Microsoft Office User" w:date="2018-02-24T22:49:00Z">
            <w:rPr>
              <w:noProof/>
            </w:rPr>
          </w:rPrChange>
        </w:rPr>
        <w:t>, 2010)</w:t>
      </w:r>
      <w:ins w:id="711" w:author="Microsoft Office User" w:date="2018-02-24T22:48:00Z">
        <w:r w:rsidR="000B593A" w:rsidRPr="009968E1">
          <w:rPr>
            <w:highlight w:val="yellow"/>
            <w:rPrChange w:id="712" w:author="Microsoft Office User" w:date="2018-02-24T22:49:00Z">
              <w:rPr/>
            </w:rPrChange>
          </w:rPr>
          <w:fldChar w:fldCharType="end"/>
        </w:r>
      </w:ins>
      <w:r w:rsidR="00850B7E" w:rsidRPr="009968E1">
        <w:rPr>
          <w:highlight w:val="yellow"/>
          <w:rPrChange w:id="713" w:author="Microsoft Office User" w:date="2018-02-24T22:49:00Z">
            <w:rPr/>
          </w:rPrChange>
        </w:rPr>
        <w:t>. R</w:t>
      </w:r>
      <w:r w:rsidR="00F13733" w:rsidRPr="009968E1">
        <w:rPr>
          <w:highlight w:val="yellow"/>
          <w:rPrChange w:id="714" w:author="Microsoft Office User" w:date="2018-02-24T22:49:00Z">
            <w:rPr/>
          </w:rPrChange>
        </w:rPr>
        <w:t>educed folate carrier was expressed on the basolateral membrane of the placenta</w:t>
      </w:r>
      <w:r w:rsidR="00850B7E" w:rsidRPr="009968E1">
        <w:rPr>
          <w:highlight w:val="yellow"/>
          <w:rPrChange w:id="715" w:author="Microsoft Office User" w:date="2018-02-24T22:49:00Z">
            <w:rPr/>
          </w:rPrChange>
        </w:rPr>
        <w:t xml:space="preserve">, and </w:t>
      </w:r>
      <w:r w:rsidR="00533B03" w:rsidRPr="009968E1">
        <w:rPr>
          <w:highlight w:val="yellow"/>
          <w:rPrChange w:id="716" w:author="Microsoft Office User" w:date="2018-02-24T22:49:00Z">
            <w:rPr/>
          </w:rPrChange>
        </w:rPr>
        <w:t>proton-coupled folate transporter,</w:t>
      </w:r>
      <w:r w:rsidR="0010183D" w:rsidRPr="009968E1">
        <w:rPr>
          <w:highlight w:val="yellow"/>
          <w:rPrChange w:id="717" w:author="Microsoft Office User" w:date="2018-02-24T22:49:00Z">
            <w:rPr/>
          </w:rPrChange>
        </w:rPr>
        <w:t xml:space="preserve"> PCFT, </w:t>
      </w:r>
      <w:r w:rsidR="00850B7E" w:rsidRPr="009968E1">
        <w:rPr>
          <w:highlight w:val="yellow"/>
          <w:rPrChange w:id="718" w:author="Microsoft Office User" w:date="2018-02-24T22:49:00Z">
            <w:rPr/>
          </w:rPrChange>
        </w:rPr>
        <w:t xml:space="preserve">was expressed on the syncytial layer to </w:t>
      </w:r>
      <w:r w:rsidR="000E06F5" w:rsidRPr="009968E1">
        <w:rPr>
          <w:highlight w:val="yellow"/>
          <w:rPrChange w:id="719" w:author="Microsoft Office User" w:date="2018-02-24T22:49:00Z">
            <w:rPr/>
          </w:rPrChange>
        </w:rPr>
        <w:t>allows for the transport of folate from the microvillous membra</w:t>
      </w:r>
      <w:r w:rsidR="00850B7E" w:rsidRPr="009968E1">
        <w:rPr>
          <w:highlight w:val="yellow"/>
          <w:rPrChange w:id="720" w:author="Microsoft Office User" w:date="2018-02-24T22:49:00Z">
            <w:rPr/>
          </w:rPrChange>
        </w:rPr>
        <w:t xml:space="preserve">ne to the basolateral </w:t>
      </w:r>
      <w:commentRangeStart w:id="721"/>
      <w:r w:rsidR="00850B7E" w:rsidRPr="009968E1">
        <w:rPr>
          <w:highlight w:val="yellow"/>
          <w:rPrChange w:id="722" w:author="Microsoft Office User" w:date="2018-02-24T22:49:00Z">
            <w:rPr/>
          </w:rPrChange>
        </w:rPr>
        <w:t>membrane</w:t>
      </w:r>
      <w:commentRangeEnd w:id="721"/>
      <w:r w:rsidR="00850B7E" w:rsidRPr="009968E1">
        <w:rPr>
          <w:rStyle w:val="CommentReference"/>
          <w:highlight w:val="yellow"/>
          <w:rPrChange w:id="723" w:author="Microsoft Office User" w:date="2018-02-24T22:49:00Z">
            <w:rPr>
              <w:rStyle w:val="CommentReference"/>
            </w:rPr>
          </w:rPrChange>
        </w:rPr>
        <w:commentReference w:id="721"/>
      </w:r>
      <w:ins w:id="724" w:author="Microsoft Office User" w:date="2018-02-24T22:47:00Z">
        <w:r w:rsidR="008C38B7" w:rsidRPr="009968E1">
          <w:rPr>
            <w:highlight w:val="yellow"/>
            <w:rPrChange w:id="725" w:author="Microsoft Office User" w:date="2018-02-24T22:49:00Z">
              <w:rPr/>
            </w:rPrChange>
          </w:rPr>
          <w:t xml:space="preserve"> </w:t>
        </w:r>
      </w:ins>
      <w:ins w:id="726" w:author="Microsoft Office User" w:date="2018-02-24T22:48:00Z">
        <w:r w:rsidR="008C38B7" w:rsidRPr="009968E1">
          <w:rPr>
            <w:highlight w:val="yellow"/>
            <w:rPrChange w:id="727" w:author="Microsoft Office User" w:date="2018-02-24T22:49:00Z">
              <w:rPr/>
            </w:rPrChange>
          </w:rPr>
          <w:fldChar w:fldCharType="begin" w:fldLock="1"/>
        </w:r>
      </w:ins>
      <w:r w:rsidR="008C38B7" w:rsidRPr="009968E1">
        <w:rPr>
          <w:highlight w:val="yellow"/>
          <w:rPrChange w:id="728" w:author="Microsoft Office User" w:date="2018-02-24T22:49:00Z">
            <w:rPr/>
          </w:rPrChange>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8C38B7" w:rsidRPr="009968E1">
        <w:rPr>
          <w:highlight w:val="yellow"/>
          <w:rPrChange w:id="729" w:author="Microsoft Office User" w:date="2018-02-24T22:49:00Z">
            <w:rPr/>
          </w:rPrChange>
        </w:rPr>
        <w:fldChar w:fldCharType="separate"/>
      </w:r>
      <w:r w:rsidR="008C38B7" w:rsidRPr="009968E1">
        <w:rPr>
          <w:noProof/>
          <w:highlight w:val="yellow"/>
          <w:rPrChange w:id="730" w:author="Microsoft Office User" w:date="2018-02-24T22:49:00Z">
            <w:rPr>
              <w:noProof/>
            </w:rPr>
          </w:rPrChange>
        </w:rPr>
        <w:t xml:space="preserve">(Solanky </w:t>
      </w:r>
      <w:r w:rsidR="008C38B7" w:rsidRPr="009968E1">
        <w:rPr>
          <w:i/>
          <w:noProof/>
          <w:highlight w:val="yellow"/>
          <w:rPrChange w:id="731" w:author="Microsoft Office User" w:date="2018-02-24T22:49:00Z">
            <w:rPr>
              <w:i/>
              <w:noProof/>
            </w:rPr>
          </w:rPrChange>
        </w:rPr>
        <w:t>et al.</w:t>
      </w:r>
      <w:r w:rsidR="008C38B7" w:rsidRPr="009968E1">
        <w:rPr>
          <w:noProof/>
          <w:highlight w:val="yellow"/>
          <w:rPrChange w:id="732" w:author="Microsoft Office User" w:date="2018-02-24T22:49:00Z">
            <w:rPr>
              <w:noProof/>
            </w:rPr>
          </w:rPrChange>
        </w:rPr>
        <w:t>, 2010)</w:t>
      </w:r>
      <w:ins w:id="733" w:author="Microsoft Office User" w:date="2018-02-24T22:48:00Z">
        <w:r w:rsidR="008C38B7" w:rsidRPr="009968E1">
          <w:rPr>
            <w:highlight w:val="yellow"/>
            <w:rPrChange w:id="734" w:author="Microsoft Office User" w:date="2018-02-24T22:49:00Z">
              <w:rPr/>
            </w:rPrChange>
          </w:rPr>
          <w:fldChar w:fldCharType="end"/>
        </w:r>
      </w:ins>
      <w:r w:rsidR="00850B7E" w:rsidRPr="009968E1">
        <w:rPr>
          <w:highlight w:val="yellow"/>
          <w:rPrChange w:id="735" w:author="Microsoft Office User" w:date="2018-02-24T22:49:00Z">
            <w:rPr/>
          </w:rPrChange>
        </w:rPr>
        <w:t>.</w:t>
      </w:r>
      <w:r w:rsidR="00C63CF5">
        <w:t xml:space="preserve"> </w:t>
      </w:r>
      <w:r w:rsidR="00F13733" w:rsidRPr="000646B0">
        <w:t>Vitamin B</w:t>
      </w:r>
      <w:r w:rsidR="00F13733" w:rsidRPr="00826E0B">
        <w:rPr>
          <w:vertAlign w:val="subscript"/>
          <w:rPrChange w:id="736"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737"/>
      <w:r w:rsidR="0094515C" w:rsidRPr="000646B0">
        <w:t>haptocorrin</w:t>
      </w:r>
      <w:commentRangeEnd w:id="737"/>
      <w:r w:rsidR="00C63CF5">
        <w:rPr>
          <w:rStyle w:val="CommentReference"/>
        </w:rPr>
        <w:commentReference w:id="737"/>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738" w:author="Dave Bridges" w:date="2018-02-05T17:35:00Z">
        <w:r w:rsidR="00826E0B">
          <w:t>s</w:t>
        </w:r>
      </w:ins>
      <w:r w:rsidR="00194B48" w:rsidRPr="000646B0">
        <w:t xml:space="preserve"> further studies.</w:t>
      </w:r>
      <w:r w:rsidR="00C63CF5">
        <w:t xml:space="preserve"> </w:t>
      </w:r>
      <w:r w:rsidR="00761E68" w:rsidRPr="00D4320E">
        <w:rPr>
          <w:highlight w:val="yellow"/>
          <w:rPrChange w:id="739" w:author="Microsoft Office User" w:date="2018-02-24T14:29:00Z">
            <w:rPr/>
          </w:rPrChange>
        </w:rPr>
        <w:t>Selenium deficiency can cause drastic pregnancy outcomes like miscarriage</w:t>
      </w:r>
      <w:ins w:id="740" w:author="Microsoft Office User" w:date="2018-02-23T13:48:00Z">
        <w:r w:rsidR="00D60B21" w:rsidRPr="00D4320E">
          <w:rPr>
            <w:highlight w:val="yellow"/>
            <w:rPrChange w:id="741" w:author="Microsoft Office User" w:date="2018-02-24T14:29:00Z">
              <w:rPr/>
            </w:rPrChange>
          </w:rPr>
          <w:t xml:space="preserve"> </w:t>
        </w:r>
      </w:ins>
      <w:ins w:id="742" w:author="Microsoft Office User" w:date="2018-02-23T13:49:00Z">
        <w:r w:rsidR="00D60B21" w:rsidRPr="00D4320E">
          <w:rPr>
            <w:highlight w:val="yellow"/>
            <w:rPrChange w:id="743" w:author="Microsoft Office User" w:date="2018-02-24T14:29:00Z">
              <w:rPr/>
            </w:rPrChange>
          </w:rPr>
          <w:fldChar w:fldCharType="begin" w:fldLock="1"/>
        </w:r>
      </w:ins>
      <w:r w:rsidR="00D60B21" w:rsidRPr="00D4320E">
        <w:rPr>
          <w:highlight w:val="yellow"/>
          <w:rPrChange w:id="744" w:author="Microsoft Office User" w:date="2018-02-24T14:29:00Z">
            <w:rPr/>
          </w:rPrChange>
        </w:rPr>
        <w:instrText>ADDIN CSL_CITATION { "citationItems" : [ { "id" : "ITEM-1", "itemData" : { "DOI" : "10.1016/J.PLACENTA.2016.02.007", "ISSN" : "0143-4004", "abstract" : "A healthy diet and lifestyle is a pre requisite to a healthy pregnancy, however this is often not the case. Many pregnant women are overweight or clinically obese and this has been shown to increase their risk of major complications of pregnancy such a preeclampsia, intrauterine growth retardation, preterm birth and gestational diabetes. An adequate and balanced diet is important, as is the balance between macronutrients such as carbohydrates, fats and protein and the vitamins and essential trace elements needed to support metabolism. In this review, we look at the use of micronutrient supplements during pregnancy and examine the recommendations currently in place to guide the use of these products. We also present evidence that broad-spectrum micronutrients may have a beneficial effect in pregnancy and lower the incidence of preeclampsia and preterm labour, especially in overweight and obese women. Finally we focus on the essential trace element Selenium and present a strong case for its importance in maintaining mitochondrial function during oxidative stress which is generated in the placentae of women experiencing these complications of pregnancy. It can no longer be assumed that women are consuming an adequate and well balanced diet during pregnancy and the use of micronutrient supplements may potentially have positive effects on a healthy start to life. Globally, millions of women are currently taking these products each year and an opportunity exists to systematically determine their beneficial effect.", "author" : [ { "dropping-particle" : "V.", "family" : "Perkins", "given" : "Anthony", "non-dropping-particle" : "", "parse-names" : false, "suffix" : "" }, { "dropping-particle" : "", "family" : "Vanderlelie", "given" : "Jessica J.", "non-dropping-particle" : "", "parse-names" : false, "suffix" : "" } ], "container-title" : "Placenta", "id" : "ITEM-1", "issued" : { "date-parts" : [ [ "2016", "12", "1" ] ] }, "page" : "S61-S65", "publisher" : "W.B. Saunders", "title" : "Multiple micronutrient supplementation and birth outcomes: The potential importance of selenium", "type" : "article-journal", "volume" : "48" }, "uris" : [ "http://www.mendeley.com/documents/?uuid=c705fe41-6f29-3a2a-8fd9-efd926c55a53" ] } ], "mendeley" : { "formattedCitation" : "(Perkins &amp; Vanderlelie, 2016)", "plainTextFormattedCitation" : "(Perkins &amp; Vanderlelie, 2016)", "previouslyFormattedCitation" : "(Perkins &amp; Vanderlelie, 2016)" }, "properties" : {  }, "schema" : "https://github.com/citation-style-language/schema/raw/master/csl-citation.json" }</w:instrText>
      </w:r>
      <w:r w:rsidR="00D60B21" w:rsidRPr="00D4320E">
        <w:rPr>
          <w:highlight w:val="yellow"/>
          <w:rPrChange w:id="745" w:author="Microsoft Office User" w:date="2018-02-24T14:29:00Z">
            <w:rPr/>
          </w:rPrChange>
        </w:rPr>
        <w:fldChar w:fldCharType="separate"/>
      </w:r>
      <w:r w:rsidR="00D60B21" w:rsidRPr="00D4320E">
        <w:rPr>
          <w:noProof/>
          <w:highlight w:val="yellow"/>
          <w:rPrChange w:id="746" w:author="Microsoft Office User" w:date="2018-02-24T14:29:00Z">
            <w:rPr>
              <w:noProof/>
            </w:rPr>
          </w:rPrChange>
        </w:rPr>
        <w:t>(Perkins &amp; Vanderlelie, 2016)</w:t>
      </w:r>
      <w:ins w:id="747" w:author="Microsoft Office User" w:date="2018-02-23T13:49:00Z">
        <w:r w:rsidR="00D60B21" w:rsidRPr="00D4320E">
          <w:rPr>
            <w:highlight w:val="yellow"/>
            <w:rPrChange w:id="748" w:author="Microsoft Office User" w:date="2018-02-24T14:29:00Z">
              <w:rPr/>
            </w:rPrChange>
          </w:rPr>
          <w:fldChar w:fldCharType="end"/>
        </w:r>
      </w:ins>
      <w:r w:rsidR="00761E68" w:rsidRPr="00D4320E">
        <w:rPr>
          <w:highlight w:val="yellow"/>
          <w:rPrChange w:id="749" w:author="Microsoft Office User" w:date="2018-02-24T14:29:00Z">
            <w:rPr/>
          </w:rPrChange>
        </w:rPr>
        <w:t>.</w:t>
      </w:r>
      <w:r w:rsidR="00761E68" w:rsidRPr="000646B0">
        <w:t xml:space="preserve"> </w:t>
      </w:r>
      <w:ins w:id="750"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751"/>
      <w:r w:rsidR="00761E68" w:rsidRPr="000646B0">
        <w:t>well</w:t>
      </w:r>
      <w:commentRangeEnd w:id="751"/>
      <w:r w:rsidR="00761E68">
        <w:rPr>
          <w:rStyle w:val="CommentReference"/>
        </w:rPr>
        <w:commentReference w:id="751"/>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119D3B64" w:rsidR="0071063D" w:rsidRPr="000646B0" w:rsidRDefault="003568EE" w:rsidP="00C63CF5">
      <w:pPr>
        <w:ind w:firstLine="720"/>
      </w:pPr>
      <w:r w:rsidRPr="004949A7">
        <w:rPr>
          <w:rFonts w:eastAsiaTheme="minorHAnsi"/>
          <w:highlight w:val="yellow"/>
          <w:rPrChange w:id="752" w:author="Microsoft Office User" w:date="2018-02-24T14:25:00Z">
            <w:rPr>
              <w:rFonts w:eastAsiaTheme="minorHAnsi"/>
            </w:rPr>
          </w:rPrChange>
        </w:rPr>
        <w:t>1,25-Dihydroxy vitamin D3 plays an important role in the placental amino acid transport through system A transport</w:t>
      </w:r>
      <w:r w:rsidRPr="004949A7">
        <w:rPr>
          <w:highlight w:val="yellow"/>
          <w:rPrChange w:id="753" w:author="Microsoft Office User" w:date="2018-02-24T14:25:00Z">
            <w:rPr/>
          </w:rPrChange>
        </w:rPr>
        <w:t>. Calcitriol</w:t>
      </w:r>
      <w:r w:rsidRPr="004949A7">
        <w:rPr>
          <w:rFonts w:eastAsiaTheme="minorHAnsi"/>
          <w:highlight w:val="yellow"/>
          <w:rPrChange w:id="754" w:author="Microsoft Office User" w:date="2018-02-24T14:25:00Z">
            <w:rPr>
              <w:rFonts w:eastAsiaTheme="minorHAnsi"/>
            </w:rPr>
          </w:rPrChange>
        </w:rPr>
        <w:t xml:space="preserve"> </w:t>
      </w:r>
      <w:r w:rsidRPr="004949A7">
        <w:rPr>
          <w:highlight w:val="yellow"/>
          <w:rPrChange w:id="755" w:author="Microsoft Office User" w:date="2018-02-24T14:25:00Z">
            <w:rPr/>
          </w:rPrChange>
        </w:rPr>
        <w:t>upregulates</w:t>
      </w:r>
      <w:r w:rsidRPr="004949A7">
        <w:rPr>
          <w:rFonts w:eastAsiaTheme="minorHAnsi"/>
          <w:highlight w:val="yellow"/>
          <w:rPrChange w:id="756" w:author="Microsoft Office User" w:date="2018-02-24T14:25:00Z">
            <w:rPr>
              <w:rFonts w:eastAsiaTheme="minorHAnsi"/>
            </w:rPr>
          </w:rPrChange>
        </w:rPr>
        <w:t xml:space="preserve"> the mRNA expression of</w:t>
      </w:r>
      <w:r w:rsidRPr="004949A7">
        <w:rPr>
          <w:highlight w:val="yellow"/>
          <w:rPrChange w:id="757" w:author="Microsoft Office User" w:date="2018-02-24T14:25:00Z">
            <w:rPr/>
          </w:rPrChange>
        </w:rPr>
        <w:t xml:space="preserve"> neutral amino acid transporter </w:t>
      </w:r>
      <w:commentRangeStart w:id="758"/>
      <w:r w:rsidRPr="004949A7">
        <w:rPr>
          <w:rFonts w:eastAsiaTheme="minorHAnsi"/>
          <w:highlight w:val="yellow"/>
          <w:rPrChange w:id="759" w:author="Microsoft Office User" w:date="2018-02-24T14:25:00Z">
            <w:rPr>
              <w:rFonts w:eastAsiaTheme="minorHAnsi"/>
            </w:rPr>
          </w:rPrChange>
        </w:rPr>
        <w:t xml:space="preserve">SNAT2 </w:t>
      </w:r>
      <w:commentRangeEnd w:id="758"/>
      <w:r w:rsidR="00826E0B" w:rsidRPr="004949A7">
        <w:rPr>
          <w:rStyle w:val="CommentReference"/>
          <w:rFonts w:asciiTheme="minorHAnsi" w:eastAsiaTheme="minorHAnsi" w:hAnsiTheme="minorHAnsi" w:cstheme="minorBidi"/>
          <w:highlight w:val="yellow"/>
          <w:rPrChange w:id="760" w:author="Microsoft Office User" w:date="2018-02-24T14:25:00Z">
            <w:rPr>
              <w:rStyle w:val="CommentReference"/>
              <w:rFonts w:asciiTheme="minorHAnsi" w:eastAsiaTheme="minorHAnsi" w:hAnsiTheme="minorHAnsi" w:cstheme="minorBidi"/>
            </w:rPr>
          </w:rPrChange>
        </w:rPr>
        <w:commentReference w:id="758"/>
      </w:r>
      <w:r w:rsidRPr="004949A7">
        <w:rPr>
          <w:rFonts w:eastAsiaTheme="minorHAnsi"/>
          <w:highlight w:val="yellow"/>
          <w:rPrChange w:id="761" w:author="Microsoft Office User" w:date="2018-02-24T14:25:00Z">
            <w:rPr>
              <w:rFonts w:eastAsiaTheme="minorHAnsi"/>
            </w:rPr>
          </w:rPrChange>
        </w:rPr>
        <w:t>on placental trophoblast cells</w:t>
      </w:r>
      <w:ins w:id="762" w:author="Microsoft Office User" w:date="2018-02-23T13:42:00Z">
        <w:r w:rsidR="0083341F" w:rsidRPr="004949A7">
          <w:rPr>
            <w:rFonts w:eastAsiaTheme="minorHAnsi"/>
            <w:highlight w:val="yellow"/>
            <w:rPrChange w:id="763" w:author="Microsoft Office User" w:date="2018-02-24T14:25:00Z">
              <w:rPr>
                <w:rFonts w:eastAsiaTheme="minorHAnsi"/>
              </w:rPr>
            </w:rPrChange>
          </w:rPr>
          <w:t xml:space="preserve"> </w:t>
        </w:r>
      </w:ins>
      <w:ins w:id="764" w:author="Microsoft Office User" w:date="2018-02-23T13:44:00Z">
        <w:r w:rsidR="0083341F" w:rsidRPr="004949A7">
          <w:rPr>
            <w:rFonts w:eastAsiaTheme="minorHAnsi"/>
            <w:highlight w:val="yellow"/>
            <w:rPrChange w:id="765" w:author="Microsoft Office User" w:date="2018-02-24T14:25:00Z">
              <w:rPr>
                <w:rFonts w:eastAsiaTheme="minorHAnsi"/>
              </w:rPr>
            </w:rPrChange>
          </w:rPr>
          <w:fldChar w:fldCharType="begin" w:fldLock="1"/>
        </w:r>
      </w:ins>
      <w:r w:rsidR="0083341F" w:rsidRPr="004949A7">
        <w:rPr>
          <w:rFonts w:eastAsiaTheme="minorHAnsi"/>
          <w:highlight w:val="yellow"/>
          <w:rPrChange w:id="766" w:author="Microsoft Office User" w:date="2018-02-24T14:25:00Z">
            <w:rPr>
              <w:rFonts w:eastAsiaTheme="minorHAnsi"/>
            </w:rPr>
          </w:rPrChange>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83341F" w:rsidRPr="004949A7">
        <w:rPr>
          <w:rFonts w:eastAsiaTheme="minorHAnsi"/>
          <w:highlight w:val="yellow"/>
          <w:rPrChange w:id="767" w:author="Microsoft Office User" w:date="2018-02-24T14:25:00Z">
            <w:rPr>
              <w:rFonts w:eastAsiaTheme="minorHAnsi"/>
            </w:rPr>
          </w:rPrChange>
        </w:rPr>
        <w:fldChar w:fldCharType="separate"/>
      </w:r>
      <w:r w:rsidR="0083341F" w:rsidRPr="004949A7">
        <w:rPr>
          <w:rFonts w:eastAsiaTheme="minorHAnsi"/>
          <w:noProof/>
          <w:highlight w:val="yellow"/>
          <w:rPrChange w:id="768" w:author="Microsoft Office User" w:date="2018-02-24T14:25:00Z">
            <w:rPr>
              <w:rFonts w:eastAsiaTheme="minorHAnsi"/>
              <w:noProof/>
            </w:rPr>
          </w:rPrChange>
        </w:rPr>
        <w:t xml:space="preserve">(Chen </w:t>
      </w:r>
      <w:r w:rsidR="0083341F" w:rsidRPr="004949A7">
        <w:rPr>
          <w:rFonts w:eastAsiaTheme="minorHAnsi"/>
          <w:i/>
          <w:noProof/>
          <w:highlight w:val="yellow"/>
          <w:rPrChange w:id="769" w:author="Microsoft Office User" w:date="2018-02-24T14:25:00Z">
            <w:rPr>
              <w:rFonts w:eastAsiaTheme="minorHAnsi"/>
              <w:i/>
              <w:noProof/>
            </w:rPr>
          </w:rPrChange>
        </w:rPr>
        <w:t>et al.</w:t>
      </w:r>
      <w:r w:rsidR="0083341F" w:rsidRPr="004949A7">
        <w:rPr>
          <w:rFonts w:eastAsiaTheme="minorHAnsi"/>
          <w:noProof/>
          <w:highlight w:val="yellow"/>
          <w:rPrChange w:id="770" w:author="Microsoft Office User" w:date="2018-02-24T14:25:00Z">
            <w:rPr>
              <w:rFonts w:eastAsiaTheme="minorHAnsi"/>
              <w:noProof/>
            </w:rPr>
          </w:rPrChange>
        </w:rPr>
        <w:t>, 2017)</w:t>
      </w:r>
      <w:ins w:id="771" w:author="Microsoft Office User" w:date="2018-02-23T13:44:00Z">
        <w:r w:rsidR="0083341F" w:rsidRPr="004949A7">
          <w:rPr>
            <w:rFonts w:eastAsiaTheme="minorHAnsi"/>
            <w:highlight w:val="yellow"/>
            <w:rPrChange w:id="772" w:author="Microsoft Office User" w:date="2018-02-24T14:25:00Z">
              <w:rPr>
                <w:rFonts w:eastAsiaTheme="minorHAnsi"/>
              </w:rPr>
            </w:rPrChange>
          </w:rPr>
          <w:fldChar w:fldCharType="end"/>
        </w:r>
      </w:ins>
      <w:r w:rsidRPr="004949A7">
        <w:rPr>
          <w:rFonts w:eastAsiaTheme="minorHAnsi"/>
          <w:highlight w:val="yellow"/>
          <w:rPrChange w:id="773" w:author="Microsoft Office User" w:date="2018-02-24T14:25:00Z">
            <w:rPr>
              <w:rFonts w:eastAsiaTheme="minorHAnsi"/>
            </w:rPr>
          </w:rPrChange>
        </w:rPr>
        <w:t>. The underlying mechanisms are thought to be transcriptional but are not yet well understood. In previous studies, maternal vitamin D</w:t>
      </w:r>
      <w:r w:rsidRPr="004949A7">
        <w:rPr>
          <w:highlight w:val="yellow"/>
          <w:rPrChange w:id="774" w:author="Microsoft Office User" w:date="2018-02-24T14:25:00Z">
            <w:rPr/>
          </w:rPrChange>
        </w:rPr>
        <w:t xml:space="preserve"> deficiency</w:t>
      </w:r>
      <w:r w:rsidRPr="004949A7">
        <w:rPr>
          <w:rFonts w:eastAsiaTheme="minorHAnsi"/>
          <w:highlight w:val="yellow"/>
          <w:rPrChange w:id="775" w:author="Microsoft Office User" w:date="2018-02-24T14:25:00Z">
            <w:rPr>
              <w:rFonts w:eastAsiaTheme="minorHAnsi"/>
            </w:rPr>
          </w:rPrChange>
        </w:rPr>
        <w:t xml:space="preserve"> has been associat</w:t>
      </w:r>
      <w:r w:rsidRPr="004949A7">
        <w:rPr>
          <w:highlight w:val="yellow"/>
          <w:rPrChange w:id="776" w:author="Microsoft Office User" w:date="2018-02-24T14:25:00Z">
            <w:rPr/>
          </w:rPrChange>
        </w:rPr>
        <w:t xml:space="preserve">ed with suboptimal fetal growth. The suboptimal fetal development can be </w:t>
      </w:r>
      <w:r w:rsidRPr="004949A7">
        <w:rPr>
          <w:rFonts w:eastAsiaTheme="minorHAnsi"/>
          <w:highlight w:val="yellow"/>
          <w:rPrChange w:id="777" w:author="Microsoft Office User" w:date="2018-02-24T14:25:00Z">
            <w:rPr>
              <w:rFonts w:eastAsiaTheme="minorHAnsi"/>
            </w:rPr>
          </w:rPrChange>
        </w:rPr>
        <w:t xml:space="preserve">attributed to vitamin D’s role in regulating the extracellular cytotrophoblast cell invasion of the uterus which determines access to maternal </w:t>
      </w:r>
      <w:commentRangeStart w:id="778"/>
      <w:r w:rsidRPr="004949A7">
        <w:rPr>
          <w:rFonts w:eastAsiaTheme="minorHAnsi"/>
          <w:highlight w:val="yellow"/>
          <w:rPrChange w:id="779" w:author="Microsoft Office User" w:date="2018-02-24T14:25:00Z">
            <w:rPr>
              <w:rFonts w:eastAsiaTheme="minorHAnsi"/>
            </w:rPr>
          </w:rPrChange>
        </w:rPr>
        <w:t>c</w:t>
      </w:r>
      <w:r w:rsidRPr="004949A7">
        <w:rPr>
          <w:highlight w:val="yellow"/>
          <w:rPrChange w:id="780" w:author="Microsoft Office User" w:date="2018-02-24T14:25:00Z">
            <w:rPr/>
          </w:rPrChange>
        </w:rPr>
        <w:t>irculation</w:t>
      </w:r>
      <w:commentRangeEnd w:id="778"/>
      <w:r w:rsidRPr="004949A7">
        <w:rPr>
          <w:rStyle w:val="CommentReference"/>
          <w:highlight w:val="yellow"/>
          <w:rPrChange w:id="781" w:author="Microsoft Office User" w:date="2018-02-24T14:25:00Z">
            <w:rPr>
              <w:rStyle w:val="CommentReference"/>
            </w:rPr>
          </w:rPrChange>
        </w:rPr>
        <w:commentReference w:id="778"/>
      </w:r>
      <w:ins w:id="782" w:author="Microsoft Office User" w:date="2018-02-23T13:44:00Z">
        <w:r w:rsidR="00105DD9" w:rsidRPr="004949A7">
          <w:rPr>
            <w:highlight w:val="yellow"/>
            <w:rPrChange w:id="783" w:author="Microsoft Office User" w:date="2018-02-24T14:25:00Z">
              <w:rPr/>
            </w:rPrChange>
          </w:rPr>
          <w:t xml:space="preserve"> </w:t>
        </w:r>
      </w:ins>
      <w:ins w:id="784" w:author="Microsoft Office User" w:date="2018-02-23T13:45:00Z">
        <w:r w:rsidR="00105DD9" w:rsidRPr="004949A7">
          <w:rPr>
            <w:highlight w:val="yellow"/>
            <w:rPrChange w:id="785" w:author="Microsoft Office User" w:date="2018-02-24T14:25:00Z">
              <w:rPr/>
            </w:rPrChange>
          </w:rPr>
          <w:fldChar w:fldCharType="begin" w:fldLock="1"/>
        </w:r>
      </w:ins>
      <w:r w:rsidR="00105DD9" w:rsidRPr="004949A7">
        <w:rPr>
          <w:highlight w:val="yellow"/>
          <w:rPrChange w:id="786" w:author="Microsoft Office User" w:date="2018-02-24T14:25:00Z">
            <w:rPr/>
          </w:rPrChange>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105DD9" w:rsidRPr="004949A7">
        <w:rPr>
          <w:highlight w:val="yellow"/>
          <w:rPrChange w:id="787" w:author="Microsoft Office User" w:date="2018-02-24T14:25:00Z">
            <w:rPr/>
          </w:rPrChange>
        </w:rPr>
        <w:fldChar w:fldCharType="separate"/>
      </w:r>
      <w:r w:rsidR="00105DD9" w:rsidRPr="004949A7">
        <w:rPr>
          <w:noProof/>
          <w:highlight w:val="yellow"/>
          <w:rPrChange w:id="788" w:author="Microsoft Office User" w:date="2018-02-24T14:25:00Z">
            <w:rPr>
              <w:noProof/>
            </w:rPr>
          </w:rPrChange>
        </w:rPr>
        <w:t xml:space="preserve">(Chen </w:t>
      </w:r>
      <w:r w:rsidR="00105DD9" w:rsidRPr="004949A7">
        <w:rPr>
          <w:i/>
          <w:noProof/>
          <w:highlight w:val="yellow"/>
          <w:rPrChange w:id="789" w:author="Microsoft Office User" w:date="2018-02-24T14:25:00Z">
            <w:rPr>
              <w:i/>
              <w:noProof/>
            </w:rPr>
          </w:rPrChange>
        </w:rPr>
        <w:t>et al.</w:t>
      </w:r>
      <w:r w:rsidR="00105DD9" w:rsidRPr="004949A7">
        <w:rPr>
          <w:noProof/>
          <w:highlight w:val="yellow"/>
          <w:rPrChange w:id="790" w:author="Microsoft Office User" w:date="2018-02-24T14:25:00Z">
            <w:rPr>
              <w:noProof/>
            </w:rPr>
          </w:rPrChange>
        </w:rPr>
        <w:t>, 2017)</w:t>
      </w:r>
      <w:ins w:id="791" w:author="Microsoft Office User" w:date="2018-02-23T13:45:00Z">
        <w:r w:rsidR="00105DD9" w:rsidRPr="004949A7">
          <w:rPr>
            <w:highlight w:val="yellow"/>
            <w:rPrChange w:id="792" w:author="Microsoft Office User" w:date="2018-02-24T14:25:00Z">
              <w:rPr/>
            </w:rPrChange>
          </w:rPr>
          <w:fldChar w:fldCharType="end"/>
        </w:r>
      </w:ins>
      <w:r w:rsidRPr="004949A7">
        <w:rPr>
          <w:highlight w:val="yellow"/>
          <w:rPrChange w:id="793" w:author="Microsoft Office User" w:date="2018-02-24T14:25:00Z">
            <w:rPr/>
          </w:rPrChange>
        </w:rPr>
        <w:t>.</w:t>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794" w:author="Dave Bridges" w:date="2018-02-05T17:37:00Z">
        <w:r w:rsidR="00826E0B">
          <w:t>The c</w:t>
        </w:r>
      </w:ins>
      <w:r w:rsidR="004E4A01" w:rsidRPr="000646B0">
        <w:t xml:space="preserve">alcium-sensing receptor is localized at the extracellular cytotrophoblast layer . </w:t>
      </w:r>
      <w:ins w:id="795"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796"/>
      <w:r w:rsidR="00545979" w:rsidRPr="000646B0">
        <w:t>species</w:t>
      </w:r>
      <w:commentRangeEnd w:id="796"/>
      <w:r>
        <w:rPr>
          <w:rStyle w:val="CommentReference"/>
        </w:rPr>
        <w:commentReference w:id="796"/>
      </w:r>
      <w:r w:rsidR="00545979" w:rsidRPr="000646B0">
        <w:t xml:space="preserve">. </w:t>
      </w:r>
    </w:p>
    <w:p w14:paraId="08C1D748" w14:textId="77777777" w:rsidR="00A17E3D" w:rsidRPr="000646B0" w:rsidRDefault="00A17E3D" w:rsidP="007D2440"/>
    <w:p w14:paraId="1EDE7E6A" w14:textId="47E92608" w:rsidR="00F13733" w:rsidRPr="000646B0" w:rsidRDefault="00761E68" w:rsidP="00761E68">
      <w:pPr>
        <w:ind w:firstLine="720"/>
      </w:pPr>
      <w:r w:rsidRPr="00CB402B">
        <w:rPr>
          <w:highlight w:val="yellow"/>
          <w:rPrChange w:id="797" w:author="Microsoft Office User" w:date="2018-02-24T23:17:00Z">
            <w:rPr/>
          </w:rPrChange>
        </w:rPr>
        <w:t>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w:t>
      </w:r>
      <w:ins w:id="798" w:author="Microsoft Office User" w:date="2018-02-24T23:01:00Z">
        <w:r w:rsidR="00E43CA6" w:rsidRPr="00CB402B">
          <w:rPr>
            <w:highlight w:val="yellow"/>
            <w:rPrChange w:id="799" w:author="Microsoft Office User" w:date="2018-02-24T23:17:00Z">
              <w:rPr/>
            </w:rPrChange>
          </w:rPr>
          <w:t xml:space="preserve"> </w:t>
        </w:r>
        <w:r w:rsidR="00E43CA6" w:rsidRPr="00CB402B">
          <w:rPr>
            <w:highlight w:val="yellow"/>
            <w:rPrChange w:id="800" w:author="Microsoft Office User" w:date="2018-02-24T23:17:00Z">
              <w:rPr/>
            </w:rPrChange>
          </w:rPr>
          <w:fldChar w:fldCharType="begin" w:fldLock="1"/>
        </w:r>
      </w:ins>
      <w:r w:rsidR="00E43CA6" w:rsidRPr="00CB402B">
        <w:rPr>
          <w:highlight w:val="yellow"/>
          <w:rPrChange w:id="801"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CB402B">
        <w:rPr>
          <w:highlight w:val="yellow"/>
          <w:rPrChange w:id="802" w:author="Microsoft Office User" w:date="2018-02-24T23:17:00Z">
            <w:rPr/>
          </w:rPrChange>
        </w:rPr>
        <w:fldChar w:fldCharType="separate"/>
      </w:r>
      <w:r w:rsidR="00E43CA6" w:rsidRPr="00CB402B">
        <w:rPr>
          <w:noProof/>
          <w:highlight w:val="yellow"/>
          <w:rPrChange w:id="803" w:author="Microsoft Office User" w:date="2018-02-24T23:17:00Z">
            <w:rPr>
              <w:noProof/>
            </w:rPr>
          </w:rPrChange>
        </w:rPr>
        <w:t>(Cao &amp; Fleming, 2016)</w:t>
      </w:r>
      <w:ins w:id="804" w:author="Microsoft Office User" w:date="2018-02-24T23:01:00Z">
        <w:r w:rsidR="00E43CA6" w:rsidRPr="00CB402B">
          <w:rPr>
            <w:highlight w:val="yellow"/>
            <w:rPrChange w:id="805" w:author="Microsoft Office User" w:date="2018-02-24T23:17:00Z">
              <w:rPr/>
            </w:rPrChange>
          </w:rPr>
          <w:fldChar w:fldCharType="end"/>
        </w:r>
      </w:ins>
      <w:r w:rsidRPr="00CB402B">
        <w:rPr>
          <w:highlight w:val="yellow"/>
          <w:rPrChange w:id="806" w:author="Microsoft Office User" w:date="2018-02-24T23:17:00Z">
            <w:rPr/>
          </w:rPrChange>
        </w:rPr>
        <w:t xml:space="preserve">. Once transferrin is bound to its transporter, it is endocytosed into the placenta where transferrin receptor-1 dissociates from transferrin. It is then transferred to the fetus by ferroportin </w:t>
      </w:r>
      <w:ins w:id="807" w:author="Microsoft Office User" w:date="2018-02-24T22:58:00Z">
        <w:r w:rsidR="00E43CA6" w:rsidRPr="00CB402B">
          <w:rPr>
            <w:highlight w:val="yellow"/>
            <w:rPrChange w:id="808" w:author="Microsoft Office User" w:date="2018-02-24T23:17:00Z">
              <w:rPr/>
            </w:rPrChange>
          </w:rPr>
          <w:t>1</w:t>
        </w:r>
      </w:ins>
      <w:del w:id="809" w:author="Microsoft Office User" w:date="2018-02-24T22:58:00Z">
        <w:r w:rsidRPr="00CB402B" w:rsidDel="00E43CA6">
          <w:rPr>
            <w:highlight w:val="yellow"/>
            <w:rPrChange w:id="810" w:author="Microsoft Office User" w:date="2018-02-24T23:17:00Z">
              <w:rPr/>
            </w:rPrChange>
          </w:rPr>
          <w:delText>exporter</w:delText>
        </w:r>
      </w:del>
      <w:r w:rsidRPr="00CB402B">
        <w:rPr>
          <w:highlight w:val="yellow"/>
          <w:rPrChange w:id="811" w:author="Microsoft Office User" w:date="2018-02-24T23:17:00Z">
            <w:rPr/>
          </w:rPrChange>
        </w:rPr>
        <w:t xml:space="preserve"> located on the placental basolateral membrane of the syncytiotrophoblast and through the fetal endothelial cells by </w:t>
      </w:r>
      <w:bookmarkStart w:id="812" w:name="_GoBack"/>
      <w:bookmarkEnd w:id="812"/>
      <w:r w:rsidRPr="00CB402B">
        <w:rPr>
          <w:highlight w:val="yellow"/>
          <w:rPrChange w:id="813" w:author="Microsoft Office User" w:date="2018-02-24T23:17:00Z">
            <w:rPr/>
          </w:rPrChange>
        </w:rPr>
        <w:t>unknown mechanisms</w:t>
      </w:r>
      <w:ins w:id="814" w:author="Microsoft Office User" w:date="2018-02-24T23:01:00Z">
        <w:r w:rsidR="00E43CA6" w:rsidRPr="00CB402B">
          <w:rPr>
            <w:highlight w:val="yellow"/>
            <w:rPrChange w:id="815" w:author="Microsoft Office User" w:date="2018-02-24T23:17:00Z">
              <w:rPr/>
            </w:rPrChange>
          </w:rPr>
          <w:t xml:space="preserve"> </w:t>
        </w:r>
        <w:r w:rsidR="00E43CA6" w:rsidRPr="00CB402B">
          <w:rPr>
            <w:highlight w:val="yellow"/>
            <w:rPrChange w:id="816" w:author="Microsoft Office User" w:date="2018-02-24T23:17:00Z">
              <w:rPr/>
            </w:rPrChange>
          </w:rPr>
          <w:fldChar w:fldCharType="begin" w:fldLock="1"/>
        </w:r>
      </w:ins>
      <w:r w:rsidR="00E43CA6" w:rsidRPr="00CB402B">
        <w:rPr>
          <w:highlight w:val="yellow"/>
          <w:rPrChange w:id="817"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CB402B">
        <w:rPr>
          <w:highlight w:val="yellow"/>
          <w:rPrChange w:id="818" w:author="Microsoft Office User" w:date="2018-02-24T23:17:00Z">
            <w:rPr/>
          </w:rPrChange>
        </w:rPr>
        <w:fldChar w:fldCharType="separate"/>
      </w:r>
      <w:r w:rsidR="00E43CA6" w:rsidRPr="00CB402B">
        <w:rPr>
          <w:noProof/>
          <w:highlight w:val="yellow"/>
          <w:rPrChange w:id="819" w:author="Microsoft Office User" w:date="2018-02-24T23:17:00Z">
            <w:rPr>
              <w:noProof/>
            </w:rPr>
          </w:rPrChange>
        </w:rPr>
        <w:t>(Cao &amp; Fleming, 2016)</w:t>
      </w:r>
      <w:ins w:id="820" w:author="Microsoft Office User" w:date="2018-02-24T23:01:00Z">
        <w:r w:rsidR="00E43CA6" w:rsidRPr="00CB402B">
          <w:rPr>
            <w:highlight w:val="yellow"/>
            <w:rPrChange w:id="821" w:author="Microsoft Office User" w:date="2018-02-24T23:17:00Z">
              <w:rPr/>
            </w:rPrChange>
          </w:rPr>
          <w:fldChar w:fldCharType="end"/>
        </w:r>
      </w:ins>
      <w:r w:rsidRPr="00CB402B">
        <w:rPr>
          <w:highlight w:val="yellow"/>
          <w:rPrChange w:id="822" w:author="Microsoft Office User" w:date="2018-02-24T23:17:00Z">
            <w:rPr/>
          </w:rPrChange>
        </w:rPr>
        <w:t>.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w:t>
      </w:r>
      <w:ins w:id="823" w:author="Microsoft Office User" w:date="2018-02-24T23:16:00Z">
        <w:r w:rsidR="00CB402B" w:rsidRPr="00CB402B">
          <w:rPr>
            <w:highlight w:val="yellow"/>
            <w:rPrChange w:id="824" w:author="Microsoft Office User" w:date="2018-02-24T23:17:00Z">
              <w:rPr/>
            </w:rPrChange>
          </w:rPr>
          <w:fldChar w:fldCharType="begin" w:fldLock="1"/>
        </w:r>
      </w:ins>
      <w:r w:rsidR="00CB402B" w:rsidRPr="00CB402B">
        <w:rPr>
          <w:highlight w:val="yellow"/>
          <w:rPrChange w:id="825"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CB402B" w:rsidRPr="00CB402B">
        <w:rPr>
          <w:highlight w:val="yellow"/>
          <w:rPrChange w:id="826" w:author="Microsoft Office User" w:date="2018-02-24T23:17:00Z">
            <w:rPr/>
          </w:rPrChange>
        </w:rPr>
        <w:fldChar w:fldCharType="separate"/>
      </w:r>
      <w:r w:rsidR="00CB402B" w:rsidRPr="00CB402B">
        <w:rPr>
          <w:noProof/>
          <w:highlight w:val="yellow"/>
          <w:rPrChange w:id="827" w:author="Microsoft Office User" w:date="2018-02-24T23:17:00Z">
            <w:rPr>
              <w:noProof/>
            </w:rPr>
          </w:rPrChange>
        </w:rPr>
        <w:t>(Cao &amp; Fleming, 2016)</w:t>
      </w:r>
      <w:ins w:id="828" w:author="Microsoft Office User" w:date="2018-02-24T23:16:00Z">
        <w:r w:rsidR="00CB402B" w:rsidRPr="00CB402B">
          <w:rPr>
            <w:highlight w:val="yellow"/>
            <w:rPrChange w:id="829" w:author="Microsoft Office User" w:date="2018-02-24T23:17:00Z">
              <w:rPr/>
            </w:rPrChange>
          </w:rPr>
          <w:fldChar w:fldCharType="end"/>
        </w:r>
      </w:ins>
      <w:r w:rsidRPr="00CB402B">
        <w:rPr>
          <w:highlight w:val="yellow"/>
          <w:rPrChange w:id="830" w:author="Microsoft Office User" w:date="2018-02-24T23:17:00Z">
            <w:rPr/>
          </w:rPrChange>
        </w:rPr>
        <w:t>.</w:t>
      </w:r>
      <w:r w:rsidRPr="000646B0">
        <w:t xml:space="preserve"> High maternal levels of iron also promote an increase in the transferrin receptor-</w:t>
      </w:r>
      <w:del w:id="831" w:author="Microsoft Office User" w:date="2018-02-24T23:02:00Z">
        <w:r w:rsidRPr="000646B0" w:rsidDel="00E43CA6">
          <w:delText xml:space="preserve">1 </w:delText>
        </w:r>
      </w:del>
      <w:r w:rsidRPr="000646B0">
        <w:t xml:space="preserve">expression, but since fetal liver iron levels dictate fetal </w:t>
      </w:r>
      <w:r>
        <w:t xml:space="preserve">iron </w:t>
      </w:r>
      <w:r w:rsidRPr="000646B0">
        <w:t>needs, the excess iron is stored in the placenta</w:t>
      </w:r>
      <w:ins w:id="832" w:author="Microsoft Office User" w:date="2018-02-24T23:03:00Z">
        <w:r w:rsidR="00E43CA6">
          <w:t xml:space="preserve"> </w:t>
        </w:r>
      </w:ins>
      <w:r w:rsidRPr="000646B0">
        <w:t>.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833"/>
      <w:r w:rsidR="00205E20">
        <w:t>understood</w:t>
      </w:r>
      <w:commentRangeEnd w:id="833"/>
      <w:r w:rsidR="00205E20">
        <w:rPr>
          <w:rStyle w:val="CommentReference"/>
        </w:rPr>
        <w:commentReference w:id="833"/>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ins w:id="834" w:author="Microsoft Office User" w:date="2018-02-24T22:42:00Z">
        <w:r w:rsidR="00C256FF">
          <w:t>(increased needs with gestation?)</w:t>
        </w:r>
      </w:ins>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ins w:id="835" w:author="Dave Bridges" w:date="2018-02-07T19:02:00Z">
        <w:r>
          <w:t xml:space="preserve">Fetal development requires a constant supply of amino acids, particularly the </w:t>
        </w:r>
        <w:commentRangeStart w:id="836"/>
        <w:r>
          <w:t xml:space="preserve">essential </w:t>
        </w:r>
      </w:ins>
      <w:commentRangeEnd w:id="836"/>
      <w:ins w:id="837" w:author="Dave Bridges" w:date="2018-02-07T19:04:00Z">
        <w:r>
          <w:rPr>
            <w:rStyle w:val="CommentReference"/>
            <w:rFonts w:asciiTheme="minorHAnsi" w:eastAsiaTheme="minorHAnsi" w:hAnsiTheme="minorHAnsi" w:cstheme="minorBidi"/>
          </w:rPr>
          <w:commentReference w:id="836"/>
        </w:r>
      </w:ins>
      <w:ins w:id="838" w:author="Dave Bridges" w:date="2018-02-07T19:02:00Z">
        <w:r>
          <w:t xml:space="preserve">amino acids.  </w:t>
        </w:r>
      </w:ins>
      <w:ins w:id="839" w:author="Dave Bridges" w:date="2018-02-07T18:58:00Z">
        <w:r>
          <w:t>The study of a</w:t>
        </w:r>
      </w:ins>
      <w:r w:rsidR="00203441" w:rsidRPr="000646B0">
        <w:t>mino acid transport through the placenta</w:t>
      </w:r>
      <w:ins w:id="840" w:author="Dave Bridges" w:date="2018-02-07T18:58:00Z">
        <w:r>
          <w:t xml:space="preserve"> and how it is modified by obesity</w:t>
        </w:r>
      </w:ins>
      <w:r w:rsidR="00203441" w:rsidRPr="000646B0">
        <w:t xml:space="preserve"> has </w:t>
      </w:r>
      <w:ins w:id="841" w:author="Dave Bridges" w:date="2018-02-07T18:59:00Z">
        <w:r>
          <w:t xml:space="preserve">yielded </w:t>
        </w:r>
      </w:ins>
      <w:r w:rsidR="00203441" w:rsidRPr="000646B0">
        <w:t>inconsistent</w:t>
      </w:r>
      <w:ins w:id="842"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843"/>
      <w:r w:rsidR="006962C8" w:rsidRPr="000646B0">
        <w:t xml:space="preserve">activity </w:t>
      </w:r>
      <w:commentRangeEnd w:id="843"/>
      <w:r>
        <w:rPr>
          <w:rStyle w:val="CommentReference"/>
          <w:rFonts w:asciiTheme="minorHAnsi" w:eastAsiaTheme="minorHAnsi" w:hAnsiTheme="minorHAnsi" w:cstheme="minorBidi"/>
        </w:rPr>
        <w:commentReference w:id="843"/>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844"/>
      <w:r w:rsidR="006B04F4" w:rsidRPr="000646B0">
        <w:t>while</w:t>
      </w:r>
      <w:commentRangeEnd w:id="844"/>
      <w:r>
        <w:rPr>
          <w:rStyle w:val="CommentReference"/>
          <w:rFonts w:asciiTheme="minorHAnsi" w:eastAsiaTheme="minorHAnsi" w:hAnsiTheme="minorHAnsi" w:cstheme="minorBidi"/>
        </w:rPr>
        <w:commentReference w:id="844"/>
      </w:r>
      <w:r w:rsidR="006B04F4" w:rsidRPr="000646B0">
        <w:t xml:space="preserve"> a</w:t>
      </w:r>
      <w:r w:rsidR="006962C8" w:rsidRPr="000646B0">
        <w:t xml:space="preserve">mino acid transport system L </w:t>
      </w:r>
      <w:commentRangeStart w:id="845"/>
      <w:r w:rsidR="006962C8" w:rsidRPr="000646B0">
        <w:t xml:space="preserve">activity </w:t>
      </w:r>
      <w:commentRangeEnd w:id="845"/>
      <w:r>
        <w:rPr>
          <w:rStyle w:val="CommentReference"/>
          <w:rFonts w:asciiTheme="minorHAnsi" w:eastAsiaTheme="minorHAnsi" w:hAnsiTheme="minorHAnsi" w:cstheme="minorBidi"/>
        </w:rPr>
        <w:commentReference w:id="845"/>
      </w:r>
      <w:r w:rsidR="006962C8" w:rsidRPr="000646B0">
        <w:t>was not altered with maternal obesity</w:t>
      </w:r>
      <w:r w:rsidR="003C7543" w:rsidRPr="000646B0">
        <w:t xml:space="preserve">. Sex differences may appear with male offspring having increased system A </w:t>
      </w:r>
      <w:commentRangeStart w:id="846"/>
      <w:r w:rsidR="003C7543" w:rsidRPr="000646B0">
        <w:t xml:space="preserve">activity </w:t>
      </w:r>
      <w:commentRangeEnd w:id="846"/>
      <w:r>
        <w:rPr>
          <w:rStyle w:val="CommentReference"/>
          <w:rFonts w:asciiTheme="minorHAnsi" w:eastAsiaTheme="minorHAnsi" w:hAnsiTheme="minorHAnsi" w:cstheme="minorBidi"/>
        </w:rPr>
        <w:commentReference w:id="846"/>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847"/>
      <w:r w:rsidR="00AC2D83" w:rsidRPr="000646B0">
        <w:t>acids</w:t>
      </w:r>
      <w:commentRangeEnd w:id="847"/>
      <w:r>
        <w:rPr>
          <w:rStyle w:val="CommentReference"/>
          <w:rFonts w:asciiTheme="minorHAnsi" w:eastAsiaTheme="minorHAnsi" w:hAnsiTheme="minorHAnsi" w:cstheme="minorBidi"/>
        </w:rPr>
        <w:commentReference w:id="847"/>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ins w:id="848"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849"/>
      <w:r w:rsidR="00524060" w:rsidRPr="000646B0">
        <w:t>inconclusive</w:t>
      </w:r>
      <w:commentRangeEnd w:id="849"/>
      <w:r>
        <w:rPr>
          <w:rStyle w:val="CommentReference"/>
          <w:rFonts w:asciiTheme="minorHAnsi" w:eastAsiaTheme="minorHAnsi" w:hAnsiTheme="minorHAnsi" w:cstheme="minorBidi"/>
        </w:rPr>
        <w:commentReference w:id="849"/>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850"/>
      <w:r w:rsidR="00AA28CC">
        <w:t xml:space="preserve">inconsistently </w:t>
      </w:r>
      <w:commentRangeEnd w:id="850"/>
      <w:r w:rsidR="00B70C11">
        <w:rPr>
          <w:rStyle w:val="CommentReference"/>
          <w:rFonts w:asciiTheme="minorHAnsi" w:eastAsiaTheme="minorHAnsi" w:hAnsiTheme="minorHAnsi" w:cstheme="minorBidi"/>
        </w:rPr>
        <w:commentReference w:id="850"/>
      </w:r>
      <w:r w:rsidR="00AA28CC">
        <w:t xml:space="preserve">altered in </w:t>
      </w:r>
      <w:r w:rsidR="00CE46DA" w:rsidRPr="000646B0">
        <w:t xml:space="preserve">maternal obesity. </w:t>
      </w:r>
      <w:ins w:id="851"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852"/>
      <w:r w:rsidR="00D77CC3" w:rsidRPr="000646B0">
        <w:t>obese</w:t>
      </w:r>
      <w:commentRangeEnd w:id="852"/>
      <w:r w:rsidR="00C10D38">
        <w:rPr>
          <w:rStyle w:val="CommentReference"/>
          <w:rFonts w:asciiTheme="minorHAnsi" w:eastAsiaTheme="minorHAnsi" w:hAnsiTheme="minorHAnsi" w:cstheme="minorBidi"/>
        </w:rPr>
        <w:commentReference w:id="852"/>
      </w:r>
      <w:r w:rsidR="00D77CC3" w:rsidRPr="000646B0">
        <w:t xml:space="preserve"> rats. </w:t>
      </w:r>
      <w:commentRangeStart w:id="853"/>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853"/>
      <w:r w:rsidR="00C10D38">
        <w:rPr>
          <w:rStyle w:val="CommentReference"/>
          <w:rFonts w:asciiTheme="minorHAnsi" w:eastAsiaTheme="minorHAnsi" w:hAnsiTheme="minorHAnsi" w:cstheme="minorBidi"/>
        </w:rPr>
        <w:commentReference w:id="853"/>
      </w:r>
      <w:r w:rsidR="009940ED" w:rsidRPr="000646B0">
        <w:t xml:space="preserve">. The increased placental storage of fatty acids </w:t>
      </w:r>
      <w:ins w:id="854" w:author="Dave Bridges" w:date="2018-02-07T19:06:00Z">
        <w:r w:rsidR="00C10D38">
          <w:t>is</w:t>
        </w:r>
        <w:r w:rsidR="00C10D38" w:rsidRPr="000646B0">
          <w:t xml:space="preserve"> </w:t>
        </w:r>
        <w:r w:rsidR="00C10D38">
          <w:t>proposed</w:t>
        </w:r>
        <w:r w:rsidR="00C10D38" w:rsidRPr="000646B0">
          <w:t xml:space="preserve"> </w:t>
        </w:r>
      </w:ins>
      <w:r w:rsidR="009940ED" w:rsidRPr="000646B0">
        <w:t xml:space="preserve">to be a protective mechanism to prevent excess fatty acids from crossing the fetal-placental </w:t>
      </w:r>
      <w:commentRangeStart w:id="855"/>
      <w:r w:rsidR="009940ED" w:rsidRPr="000646B0">
        <w:t>membrane</w:t>
      </w:r>
      <w:commentRangeEnd w:id="855"/>
      <w:r w:rsidR="00C10D38">
        <w:rPr>
          <w:rStyle w:val="CommentReference"/>
          <w:rFonts w:asciiTheme="minorHAnsi" w:eastAsiaTheme="minorHAnsi" w:hAnsiTheme="minorHAnsi" w:cstheme="minorBidi"/>
        </w:rPr>
        <w:commentReference w:id="855"/>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856"/>
      <w:r w:rsidR="00752B9B" w:rsidRPr="000646B0">
        <w:t xml:space="preserve">Emerging </w:t>
      </w:r>
      <w:commentRangeEnd w:id="856"/>
      <w:r w:rsidR="00C10D38">
        <w:rPr>
          <w:rStyle w:val="CommentReference"/>
          <w:rFonts w:asciiTheme="minorHAnsi" w:eastAsiaTheme="minorHAnsi" w:hAnsiTheme="minorHAnsi" w:cstheme="minorBidi"/>
        </w:rPr>
        <w:commentReference w:id="856"/>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857"/>
      <w:r w:rsidR="000469A4" w:rsidRPr="000646B0">
        <w:t>membrane</w:t>
      </w:r>
      <w:commentRangeEnd w:id="857"/>
      <w:r w:rsidR="001D0421">
        <w:rPr>
          <w:rStyle w:val="CommentReference"/>
        </w:rPr>
        <w:commentReference w:id="857"/>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858" w:author="Dave Bridges" w:date="2018-02-07T19:07:00Z">
        <w:r w:rsidR="00C10D38">
          <w:t xml:space="preserve">maternal? </w:t>
        </w:r>
      </w:ins>
      <w:r w:rsidRPr="000646B0">
        <w:t xml:space="preserve">micronutrient </w:t>
      </w:r>
      <w:commentRangeStart w:id="859"/>
      <w:r w:rsidRPr="000646B0">
        <w:t>deficiency</w:t>
      </w:r>
      <w:commentRangeEnd w:id="859"/>
      <w:r w:rsidR="00C10D38">
        <w:rPr>
          <w:rStyle w:val="CommentReference"/>
          <w:rFonts w:asciiTheme="minorHAnsi" w:eastAsiaTheme="minorHAnsi" w:hAnsiTheme="minorHAnsi" w:cstheme="minorBidi"/>
        </w:rPr>
        <w:commentReference w:id="859"/>
      </w:r>
      <w:r w:rsidRPr="000646B0">
        <w:t xml:space="preserve">, and thus the maternal circulating levels of micronutrients will determine placental </w:t>
      </w:r>
      <w:commentRangeStart w:id="860"/>
      <w:r w:rsidRPr="000646B0">
        <w:t>responses</w:t>
      </w:r>
      <w:commentRangeEnd w:id="860"/>
      <w:r w:rsidR="00C10D38">
        <w:rPr>
          <w:rStyle w:val="CommentReference"/>
          <w:rFonts w:asciiTheme="minorHAnsi" w:eastAsiaTheme="minorHAnsi" w:hAnsiTheme="minorHAnsi" w:cstheme="minorBidi"/>
        </w:rPr>
        <w:commentReference w:id="860"/>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ins w:id="861" w:author="Dave Bridges" w:date="2018-02-07T19:08:00Z">
        <w:r>
          <w:rPr>
            <w:rFonts w:ascii="Times New Roman" w:hAnsi="Times New Roman" w:cs="Times New Roman"/>
          </w:rPr>
          <w:t>M</w:t>
        </w:r>
      </w:ins>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ins w:id="862" w:author="Dave Bridges" w:date="2018-02-07T19:08:00Z">
        <w:r>
          <w:t>Obesity-associated</w:t>
        </w:r>
        <w:r w:rsidRPr="000646B0">
          <w:t xml:space="preserve"> </w:t>
        </w:r>
      </w:ins>
      <w:r w:rsidR="00F36398" w:rsidRPr="000646B0">
        <w:t>upregula</w:t>
      </w:r>
      <w:ins w:id="863" w:author="Dave Bridges" w:date="2018-02-07T19:08:00Z">
        <w:r>
          <w:t>tion of</w:t>
        </w:r>
      </w:ins>
      <w:r w:rsidR="00F36398" w:rsidRPr="000646B0">
        <w:t xml:space="preserve"> amino acid transporters </w:t>
      </w:r>
      <w:ins w:id="864" w:author="Dave Bridges" w:date="2018-02-07T19:08:00Z">
        <w:r>
          <w:t>could</w:t>
        </w:r>
        <w:r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865"/>
      <w:r w:rsidR="00981B23">
        <w:t>mTORC</w:t>
      </w:r>
      <w:commentRangeEnd w:id="865"/>
      <w:r w:rsidR="00981B23">
        <w:rPr>
          <w:rStyle w:val="CommentReference"/>
        </w:rPr>
        <w:commentReference w:id="865"/>
      </w:r>
      <w:r w:rsidR="00F36398" w:rsidRPr="000646B0">
        <w:t xml:space="preserve">, insulin and </w:t>
      </w:r>
      <w:r w:rsidR="00F36398" w:rsidRPr="000646B0">
        <w:lastRenderedPageBreak/>
        <w:t>insuli</w:t>
      </w:r>
      <w:r w:rsidR="00812E51" w:rsidRPr="000646B0">
        <w:t xml:space="preserve">n-like growth factor, leptin, and </w:t>
      </w:r>
      <w:commentRangeStart w:id="866"/>
      <w:r w:rsidR="00812E51" w:rsidRPr="000646B0">
        <w:t>adiponectin</w:t>
      </w:r>
      <w:commentRangeEnd w:id="866"/>
      <w:r>
        <w:rPr>
          <w:rStyle w:val="CommentReference"/>
          <w:rFonts w:asciiTheme="minorHAnsi" w:eastAsiaTheme="minorHAnsi" w:hAnsiTheme="minorHAnsi" w:cstheme="minorBidi"/>
        </w:rPr>
        <w:commentReference w:id="866"/>
      </w:r>
      <w:r w:rsidR="00812E51" w:rsidRPr="000646B0">
        <w:t xml:space="preserve">. </w:t>
      </w:r>
      <w:r w:rsidR="009C1017" w:rsidRPr="000646B0">
        <w:t xml:space="preserve">In lean mothers, adiponectin decreases amino acid uptake </w:t>
      </w:r>
      <w:commentRangeStart w:id="867"/>
      <w:r w:rsidR="009C1017" w:rsidRPr="000646B0">
        <w:t>especially</w:t>
      </w:r>
      <w:commentRangeEnd w:id="867"/>
      <w:r>
        <w:rPr>
          <w:rStyle w:val="CommentReference"/>
          <w:rFonts w:asciiTheme="minorHAnsi" w:eastAsiaTheme="minorHAnsi" w:hAnsiTheme="minorHAnsi" w:cstheme="minorBidi"/>
        </w:rPr>
        <w:commentReference w:id="867"/>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868"/>
      <w:r w:rsidR="0043424B" w:rsidRPr="000646B0">
        <w:t>Maternal</w:t>
      </w:r>
      <w:commentRangeEnd w:id="868"/>
      <w:r w:rsidR="0041180B">
        <w:rPr>
          <w:rStyle w:val="CommentReference"/>
        </w:rPr>
        <w:commentReference w:id="868"/>
      </w:r>
      <w:r w:rsidR="0043424B" w:rsidRPr="000646B0">
        <w:t xml:space="preserve"> </w:t>
      </w:r>
      <w:r w:rsidR="007702B8" w:rsidRPr="000646B0">
        <w:t xml:space="preserve">levels of insulin, </w:t>
      </w:r>
      <w:commentRangeStart w:id="869"/>
      <w:r w:rsidR="007702B8" w:rsidRPr="000646B0">
        <w:t>adiponectin</w:t>
      </w:r>
      <w:commentRangeEnd w:id="869"/>
      <w:r w:rsidR="0045426D">
        <w:rPr>
          <w:rStyle w:val="CommentReference"/>
          <w:rFonts w:asciiTheme="minorHAnsi" w:eastAsiaTheme="minorHAnsi" w:hAnsiTheme="minorHAnsi" w:cstheme="minorBidi"/>
        </w:rPr>
        <w:commentReference w:id="869"/>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870"/>
      <w:r w:rsidR="00A35776">
        <w:t>PPARα</w:t>
      </w:r>
      <w:commentRangeEnd w:id="870"/>
      <w:r w:rsidR="0045426D">
        <w:rPr>
          <w:rStyle w:val="CommentReference"/>
          <w:rFonts w:asciiTheme="minorHAnsi" w:eastAsiaTheme="minorHAnsi" w:hAnsiTheme="minorHAnsi" w:cstheme="minorBidi"/>
        </w:rPr>
        <w:commentReference w:id="870"/>
      </w:r>
      <w:r w:rsidR="00A35776">
        <w:t xml:space="preserve">) </w:t>
      </w:r>
      <w:r w:rsidR="007702B8" w:rsidRPr="000646B0">
        <w:t xml:space="preserve">and </w:t>
      </w:r>
      <w:commentRangeStart w:id="871"/>
      <w:r w:rsidR="00A35776">
        <w:t>mTORC</w:t>
      </w:r>
      <w:commentRangeEnd w:id="871"/>
      <w:r w:rsidR="00A35776">
        <w:rPr>
          <w:rStyle w:val="CommentReference"/>
        </w:rPr>
        <w:commentReference w:id="871"/>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872"/>
      <w:r w:rsidR="00116708" w:rsidRPr="000646B0">
        <w:t xml:space="preserve">evidence </w:t>
      </w:r>
      <w:commentRangeEnd w:id="872"/>
      <w:r w:rsidR="0045426D">
        <w:rPr>
          <w:rStyle w:val="CommentReference"/>
          <w:rFonts w:asciiTheme="minorHAnsi" w:eastAsiaTheme="minorHAnsi" w:hAnsiTheme="minorHAnsi" w:cstheme="minorBidi"/>
        </w:rPr>
        <w:commentReference w:id="872"/>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ins w:id="873" w:author="Dave Bridges" w:date="2018-02-07T19:11:00Z">
        <w:r>
          <w:rPr>
            <w:rFonts w:ascii="Times New Roman" w:hAnsi="Times New Roman" w:cs="Times New Roman"/>
          </w:rPr>
          <w:t>Role of the placenta</w:t>
        </w:r>
      </w:ins>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512223E0" w:rsidR="007702B8" w:rsidDel="00933D45" w:rsidRDefault="00C04E9D" w:rsidP="003E06FD">
      <w:pPr>
        <w:ind w:firstLine="720"/>
        <w:rPr>
          <w:del w:id="874" w:author="Dave Bridges" w:date="2018-02-07T19:14:00Z"/>
        </w:rPr>
      </w:pPr>
      <w:r>
        <w:t xml:space="preserve">Improper </w:t>
      </w:r>
      <w:commentRangeStart w:id="875"/>
      <w:r>
        <w:t xml:space="preserve">placentation </w:t>
      </w:r>
      <w:commentRangeEnd w:id="875"/>
      <w:r w:rsidR="00933D45">
        <w:rPr>
          <w:rStyle w:val="CommentReference"/>
          <w:rFonts w:asciiTheme="minorHAnsi" w:eastAsiaTheme="minorHAnsi" w:hAnsiTheme="minorHAnsi" w:cstheme="minorBidi"/>
        </w:rPr>
        <w:commentReference w:id="875"/>
      </w:r>
      <w:r>
        <w:t>has been linked to intrauterine growth restriction and the health risks associated with it. Over</w:t>
      </w:r>
      <w:ins w:id="876"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877"/>
      <w:r w:rsidR="00901E29">
        <w:t>fetus</w:t>
      </w:r>
      <w:commentRangeEnd w:id="877"/>
      <w:r w:rsidR="00933D45">
        <w:rPr>
          <w:rStyle w:val="CommentReference"/>
          <w:rFonts w:asciiTheme="minorHAnsi" w:eastAsiaTheme="minorHAnsi" w:hAnsiTheme="minorHAnsi" w:cstheme="minorBidi"/>
        </w:rPr>
        <w:commentReference w:id="877"/>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878"/>
      <w:r w:rsidR="0050281A">
        <w:t xml:space="preserve">mTORC </w:t>
      </w:r>
      <w:commentRangeEnd w:id="878"/>
      <w:r w:rsidR="00933D45">
        <w:rPr>
          <w:rStyle w:val="CommentReference"/>
          <w:rFonts w:asciiTheme="minorHAnsi" w:eastAsiaTheme="minorHAnsi" w:hAnsiTheme="minorHAnsi" w:cstheme="minorBidi"/>
        </w:rPr>
        <w:commentReference w:id="878"/>
      </w:r>
      <w:r w:rsidR="0050281A">
        <w:t xml:space="preserve">and </w:t>
      </w:r>
      <w:commentRangeStart w:id="879"/>
      <w:r w:rsidR="00AE5AE6">
        <w:t xml:space="preserve">PPARα </w:t>
      </w:r>
      <w:commentRangeEnd w:id="879"/>
      <w:r w:rsidR="00933D45">
        <w:rPr>
          <w:rStyle w:val="CommentReference"/>
          <w:rFonts w:asciiTheme="minorHAnsi" w:eastAsiaTheme="minorHAnsi" w:hAnsiTheme="minorHAnsi" w:cstheme="minorBidi"/>
        </w:rPr>
        <w:commentReference w:id="879"/>
      </w:r>
      <w:r w:rsidR="00AE5AE6">
        <w:t>signals that were altered</w:t>
      </w:r>
      <w:r w:rsidR="0050281A">
        <w:t xml:space="preserve"> in maternal obesity. Adiponectin supplementation </w:t>
      </w:r>
      <w:ins w:id="880" w:author="Dave Bridges" w:date="2018-02-07T19:12:00Z">
        <w:r w:rsidR="00933D45">
          <w:t xml:space="preserve">was </w:t>
        </w:r>
      </w:ins>
      <w:r w:rsidR="00AE5AE6">
        <w:t>successful in restoring</w:t>
      </w:r>
      <w:r w:rsidR="0050281A">
        <w:t xml:space="preserve"> normal placental </w:t>
      </w:r>
      <w:commentRangeStart w:id="881"/>
      <w:r w:rsidR="0050281A">
        <w:t xml:space="preserve">activity </w:t>
      </w:r>
      <w:commentRangeEnd w:id="881"/>
      <w:r w:rsidR="00933D45">
        <w:rPr>
          <w:rStyle w:val="CommentReference"/>
          <w:rFonts w:asciiTheme="minorHAnsi" w:eastAsiaTheme="minorHAnsi" w:hAnsiTheme="minorHAnsi" w:cstheme="minorBidi"/>
        </w:rPr>
        <w:commentReference w:id="881"/>
      </w:r>
      <w:r w:rsidR="0050281A">
        <w:t xml:space="preserve">and </w:t>
      </w:r>
      <w:r w:rsidR="00AE5AE6">
        <w:t xml:space="preserve">might be a </w:t>
      </w:r>
      <w:r w:rsidR="0050281A">
        <w:t xml:space="preserve">promising intervention that is yet to be translated to </w:t>
      </w:r>
      <w:commentRangeStart w:id="882"/>
      <w:r w:rsidR="0050281A">
        <w:t>humans</w:t>
      </w:r>
      <w:commentRangeEnd w:id="882"/>
      <w:r w:rsidR="00AE5AE6">
        <w:rPr>
          <w:rStyle w:val="CommentReference"/>
        </w:rPr>
        <w:commentReference w:id="882"/>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ins w:id="883" w:author="Dave Bridges" w:date="2018-02-07T19:12:00Z">
        <w:r w:rsidR="00933D45">
          <w:t xml:space="preserve">modify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884" w:author="Dave Bridges" w:date="2018-02-07T19:13:00Z">
        <w:r w:rsidR="00933D45">
          <w:t>s</w:t>
        </w:r>
      </w:ins>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885" w:author="Dave Bridges" w:date="2018-02-07T19:13:00Z">
        <w:r w:rsidR="00933D45">
          <w:t>.  This results in</w:t>
        </w:r>
      </w:ins>
      <w:r w:rsidR="00903899">
        <w:t xml:space="preserve"> reduced lipid deposition on the placental </w:t>
      </w:r>
      <w:commentRangeStart w:id="886"/>
      <w:r w:rsidR="00903899">
        <w:t>zones</w:t>
      </w:r>
      <w:commentRangeEnd w:id="886"/>
      <w:r w:rsidR="00933D45">
        <w:rPr>
          <w:rStyle w:val="CommentReference"/>
          <w:rFonts w:asciiTheme="minorHAnsi" w:eastAsiaTheme="minorHAnsi" w:hAnsiTheme="minorHAnsi" w:cstheme="minorBidi"/>
        </w:rPr>
        <w:commentReference w:id="886"/>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887"/>
      <w:r w:rsidR="004742A9">
        <w:t>outcome</w:t>
      </w:r>
      <w:commentRangeEnd w:id="887"/>
      <w:r w:rsidR="00933D45">
        <w:rPr>
          <w:rStyle w:val="CommentReference"/>
          <w:rFonts w:asciiTheme="minorHAnsi" w:eastAsiaTheme="minorHAnsi" w:hAnsiTheme="minorHAnsi" w:cstheme="minorBidi"/>
        </w:rPr>
        <w:commentReference w:id="887"/>
      </w:r>
      <w:r w:rsidR="004742A9">
        <w:t xml:space="preserve">. </w:t>
      </w:r>
      <w:ins w:id="888" w:author="Dave Bridges" w:date="2018-02-07T19:14:00Z">
        <w:r w:rsidR="00933D45">
          <w:t xml:space="preserve">  </w:t>
        </w:r>
      </w:ins>
    </w:p>
    <w:p w14:paraId="2EFFB06B" w14:textId="4B70F3A1" w:rsidR="004742A9" w:rsidRPr="000646B0" w:rsidRDefault="004742A9">
      <w:pPr>
        <w:ind w:firstLine="720"/>
        <w:pPrChange w:id="889" w:author="Dave Bridges" w:date="2018-02-07T19:14:00Z">
          <w:pPr/>
        </w:pPrChange>
      </w:pPr>
      <w:r>
        <w:t>It is important to appreciate that maternal obesity effect</w:t>
      </w:r>
      <w:ins w:id="890" w:author="Dave Bridges" w:date="2018-02-07T19:14:00Z">
        <w:r w:rsidR="00933D45">
          <w:t>s</w:t>
        </w:r>
      </w:ins>
      <w:r>
        <w:t xml:space="preserve"> on the fetus may be </w:t>
      </w:r>
      <w:r>
        <w:lastRenderedPageBreak/>
        <w:t xml:space="preserve">attenuated </w:t>
      </w:r>
      <w:commentRangeStart w:id="891"/>
      <w:r>
        <w:t>as further data emerges on the mechanisms underlying placental altered functions.</w:t>
      </w:r>
      <w:commentRangeEnd w:id="891"/>
      <w:r w:rsidR="00933D45">
        <w:rPr>
          <w:rStyle w:val="CommentReference"/>
          <w:rFonts w:asciiTheme="minorHAnsi" w:eastAsiaTheme="minorHAnsi" w:hAnsiTheme="minorHAnsi" w:cstheme="minorBidi"/>
        </w:rPr>
        <w:commentReference w:id="891"/>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892" w:author="Dave Bridges" w:date="2018-02-07T19:15:00Z">
        <w:r w:rsidRPr="000646B0" w:rsidDel="00933D45">
          <w:delText xml:space="preserve">may </w:delText>
        </w:r>
      </w:del>
      <w:r w:rsidR="00DE7D3C">
        <w:t xml:space="preserve">overlap </w:t>
      </w:r>
      <w:commentRangeStart w:id="893"/>
      <w:r w:rsidR="00DE7D3C">
        <w:t>in certain findings</w:t>
      </w:r>
      <w:r w:rsidRPr="000646B0">
        <w:t xml:space="preserve"> </w:t>
      </w:r>
      <w:commentRangeEnd w:id="893"/>
      <w:r w:rsidR="00933D45">
        <w:rPr>
          <w:rStyle w:val="CommentReference"/>
          <w:rFonts w:asciiTheme="minorHAnsi" w:eastAsiaTheme="minorHAnsi" w:hAnsiTheme="minorHAnsi" w:cstheme="minorBidi"/>
        </w:rPr>
        <w:commentReference w:id="893"/>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894"/>
      <w:r w:rsidR="00C43933">
        <w:t xml:space="preserve">can indeed </w:t>
      </w:r>
      <w:commentRangeEnd w:id="894"/>
      <w:r w:rsidR="00933D45">
        <w:rPr>
          <w:rStyle w:val="CommentReference"/>
          <w:rFonts w:asciiTheme="minorHAnsi" w:eastAsiaTheme="minorHAnsi" w:hAnsiTheme="minorHAnsi" w:cstheme="minorBidi"/>
        </w:rPr>
        <w:commentReference w:id="894"/>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895"/>
      <w:r w:rsidR="000F07BB">
        <w:t>membrane</w:t>
      </w:r>
      <w:commentRangeEnd w:id="895"/>
      <w:r w:rsidR="00933D45">
        <w:rPr>
          <w:rStyle w:val="CommentReference"/>
          <w:rFonts w:asciiTheme="minorHAnsi" w:eastAsiaTheme="minorHAnsi" w:hAnsiTheme="minorHAnsi" w:cstheme="minorBidi"/>
        </w:rPr>
        <w:commentReference w:id="895"/>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10753EB7" w:rsidR="005E2FFD" w:rsidRPr="005E2FFD" w:rsidRDefault="00D67C3B" w:rsidP="00D67C3B">
      <w:del w:id="896"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897" w:author="Dave Bridges" w:date="2018-02-07T19:17:00Z">
        <w:r w:rsidR="00933D45">
          <w:t>D</w:t>
        </w:r>
      </w:ins>
      <w:r w:rsidR="009E1908">
        <w:t xml:space="preserve">evelopmental origins of disease as risk of disease </w:t>
      </w:r>
      <w:ins w:id="898" w:author="Dave Bridges" w:date="2018-02-07T19:17:00Z">
        <w:r w:rsidR="00933D45">
          <w:t xml:space="preserve">could </w:t>
        </w:r>
      </w:ins>
      <w:r w:rsidR="009E1908">
        <w:t xml:space="preserve">be determined </w:t>
      </w:r>
      <w:r w:rsidR="00347DF6" w:rsidRPr="00933D45">
        <w:rPr>
          <w:i/>
          <w:rPrChange w:id="899" w:author="Dave Bridges" w:date="2018-02-07T19:17:00Z">
            <w:rPr/>
          </w:rPrChange>
        </w:rPr>
        <w:t>in utero</w:t>
      </w:r>
      <w:r w:rsidR="00347DF6">
        <w:t xml:space="preserve"> and </w:t>
      </w:r>
      <w:commentRangeStart w:id="900"/>
      <w:r w:rsidR="00347DF6">
        <w:t xml:space="preserve">before </w:t>
      </w:r>
      <w:commentRangeEnd w:id="900"/>
      <w:r w:rsidR="00933D45">
        <w:rPr>
          <w:rStyle w:val="CommentReference"/>
          <w:rFonts w:asciiTheme="minorHAnsi" w:eastAsiaTheme="minorHAnsi" w:hAnsiTheme="minorHAnsi" w:cstheme="minorBidi"/>
        </w:rPr>
        <w:commentReference w:id="900"/>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901" w:author="Dave Bridges" w:date="2018-02-07T19:17:00Z">
        <w:r w:rsidR="00933D45">
          <w:t xml:space="preserve"> and long term consequences on the offspring</w:t>
        </w:r>
      </w:ins>
      <w:r w:rsidR="001C798D">
        <w:t xml:space="preserve">. In addition to </w:t>
      </w:r>
      <w:del w:id="902"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903"/>
      <w:r w:rsidR="001C798D">
        <w:t>augments the inadequate conditions</w:t>
      </w:r>
      <w:commentRangeEnd w:id="903"/>
      <w:r w:rsidR="00933D45">
        <w:rPr>
          <w:rStyle w:val="CommentReference"/>
          <w:rFonts w:asciiTheme="minorHAnsi" w:eastAsiaTheme="minorHAnsi" w:hAnsiTheme="minorHAnsi" w:cstheme="minorBidi"/>
        </w:rPr>
        <w:commentReference w:id="903"/>
      </w:r>
      <w:r w:rsidR="001C798D">
        <w:t xml:space="preserve">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w:t>
      </w:r>
      <w:r w:rsidR="00C5108D">
        <w:lastRenderedPageBreak/>
        <w:t xml:space="preserve">signals </w:t>
      </w:r>
      <w:r w:rsidR="007C76DF">
        <w:t>are nonsynchronous</w:t>
      </w:r>
      <w:r>
        <w:t xml:space="preserve"> or even inconsistent</w:t>
      </w:r>
      <w:r w:rsidR="007C76DF">
        <w:t xml:space="preserve">. </w:t>
      </w:r>
      <w:commentRangeStart w:id="904"/>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904"/>
      <w:r w:rsidR="00933D45">
        <w:rPr>
          <w:rStyle w:val="CommentReference"/>
          <w:rFonts w:asciiTheme="minorHAnsi" w:eastAsiaTheme="minorHAnsi" w:hAnsiTheme="minorHAnsi" w:cstheme="minorBidi"/>
        </w:rPr>
        <w:commentReference w:id="904"/>
      </w:r>
      <w:r w:rsidR="00B13C6B">
        <w:t xml:space="preserve">This is due to maternal stress and is associated with impaired fetal cognitive development. </w:t>
      </w:r>
      <w:commentRangeStart w:id="905"/>
      <w:r>
        <w:t>Overall, t</w:t>
      </w:r>
      <w:r w:rsidR="00B13C6B">
        <w:t xml:space="preserve">he maternal influence on the fetal development is </w:t>
      </w:r>
      <w:r w:rsidR="004A1E58">
        <w:t>manipulated</w:t>
      </w:r>
      <w:r w:rsidR="00B13C6B">
        <w:t xml:space="preserve"> by placental transport and metabolism.</w:t>
      </w:r>
      <w:commentRangeEnd w:id="905"/>
      <w:r w:rsidR="00933D45">
        <w:rPr>
          <w:rStyle w:val="CommentReference"/>
          <w:rFonts w:asciiTheme="minorHAnsi" w:eastAsiaTheme="minorHAnsi" w:hAnsiTheme="minorHAnsi" w:cstheme="minorBidi"/>
        </w:rPr>
        <w:commentReference w:id="905"/>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906" w:author="Dave Bridges" w:date="2018-02-07T19:19:00Z">
        <w:r w:rsidDel="00933D45">
          <w:delText xml:space="preserve">lot of </w:delText>
        </w:r>
      </w:del>
      <w:r>
        <w:t>focus on the mTORC</w:t>
      </w:r>
      <w:ins w:id="907" w:author="Dave Bridges" w:date="2018-02-07T19:19:00Z">
        <w:r w:rsidR="00933D45">
          <w:t>1</w:t>
        </w:r>
      </w:ins>
      <w:r>
        <w:t xml:space="preserve"> pathway as it is a key activator in multiple pathways i</w:t>
      </w:r>
      <w:r w:rsidR="004A1E58">
        <w:t>ncluding glucos</w:t>
      </w:r>
      <w:r>
        <w:t>e, amino acids and lipid metabolism. mTORC</w:t>
      </w:r>
      <w:ins w:id="908"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909" w:author="Dave Bridges" w:date="2018-02-07T19:19:00Z">
        <w:r w:rsidR="00933D45">
          <w:t>1</w:t>
        </w:r>
      </w:ins>
      <w:r>
        <w:t xml:space="preserve"> directly influences the metabolism and uptake of nutrients </w:t>
      </w:r>
      <w:r w:rsidR="003F73CA">
        <w:t xml:space="preserve">into the </w:t>
      </w:r>
      <w:commentRangeStart w:id="910"/>
      <w:r w:rsidR="003F73CA">
        <w:t>placenta</w:t>
      </w:r>
      <w:commentRangeEnd w:id="910"/>
      <w:r w:rsidR="00933D45">
        <w:rPr>
          <w:rStyle w:val="CommentReference"/>
          <w:rFonts w:asciiTheme="minorHAnsi" w:eastAsiaTheme="minorHAnsi" w:hAnsiTheme="minorHAnsi" w:cstheme="minorBidi"/>
        </w:rPr>
        <w:commentReference w:id="910"/>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911" w:author="Dave Bridges" w:date="2018-02-07T19:19:00Z">
        <w:r w:rsidR="00DE7D3C" w:rsidDel="00933D45">
          <w:delText xml:space="preserve">pathway </w:delText>
        </w:r>
      </w:del>
      <w:ins w:id="912" w:author="Dave Bridges" w:date="2018-02-07T19:19:00Z">
        <w:r w:rsidR="00933D45">
          <w:t xml:space="preserve">mediators </w:t>
        </w:r>
      </w:ins>
      <w:r w:rsidR="00DE7D3C">
        <w:t>including mTORC</w:t>
      </w:r>
      <w:ins w:id="913"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914" w:author="Dave Bridges" w:date="2018-02-07T19:19:00Z">
        <w:r w:rsidR="00933D45">
          <w:t xml:space="preserve">the </w:t>
        </w:r>
      </w:ins>
      <w:r w:rsidR="004A1E58">
        <w:t>mTORC</w:t>
      </w:r>
      <w:ins w:id="915"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241566D0" w14:textId="7A91B878" w:rsidR="00CB402B" w:rsidRPr="00CB402B" w:rsidRDefault="00C70301" w:rsidP="00CB402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CB402B" w:rsidRPr="00CB402B">
        <w:rPr>
          <w:noProof/>
        </w:rPr>
        <w:t xml:space="preserve">Baumgartner HK, Trinder KM, Galimanis CE, Post A, Phang T, Ross RG &amp; Winn VD (2015). Characterization of choline transporters in the human placenta over gestation. </w:t>
      </w:r>
      <w:r w:rsidR="00CB402B" w:rsidRPr="00CB402B">
        <w:rPr>
          <w:i/>
          <w:iCs/>
          <w:noProof/>
        </w:rPr>
        <w:t>Placenta</w:t>
      </w:r>
      <w:r w:rsidR="00CB402B" w:rsidRPr="00CB402B">
        <w:rPr>
          <w:noProof/>
        </w:rPr>
        <w:t xml:space="preserve"> </w:t>
      </w:r>
      <w:r w:rsidR="00CB402B" w:rsidRPr="00CB402B">
        <w:rPr>
          <w:b/>
          <w:bCs/>
          <w:noProof/>
        </w:rPr>
        <w:t>36,</w:t>
      </w:r>
      <w:r w:rsidR="00CB402B" w:rsidRPr="00CB402B">
        <w:rPr>
          <w:noProof/>
        </w:rPr>
        <w:t xml:space="preserve"> 1362–1369.</w:t>
      </w:r>
    </w:p>
    <w:p w14:paraId="6416023E" w14:textId="77777777" w:rsidR="00CB402B" w:rsidRPr="00CB402B" w:rsidRDefault="00CB402B" w:rsidP="00CB402B">
      <w:pPr>
        <w:widowControl w:val="0"/>
        <w:autoSpaceDE w:val="0"/>
        <w:autoSpaceDN w:val="0"/>
        <w:adjustRightInd w:val="0"/>
        <w:ind w:left="480" w:hanging="480"/>
        <w:rPr>
          <w:noProof/>
        </w:rPr>
      </w:pPr>
      <w:r w:rsidRPr="00CB402B">
        <w:rPr>
          <w:noProof/>
        </w:rPr>
        <w:lastRenderedPageBreak/>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B60E5B5"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Brett KE, Ferraro ZM, Yockell-Lelievre J, Gruslin A &amp; Adamo KB (2014). Maternal-fetal nutrient transport in pregnancy pathologies: the role of the placenta. </w:t>
      </w:r>
      <w:r w:rsidRPr="00CB402B">
        <w:rPr>
          <w:i/>
          <w:iCs/>
          <w:noProof/>
        </w:rPr>
        <w:t>Int J Mol Sci</w:t>
      </w:r>
      <w:r w:rsidRPr="00CB402B">
        <w:rPr>
          <w:noProof/>
        </w:rPr>
        <w:t xml:space="preserve"> </w:t>
      </w:r>
      <w:r w:rsidRPr="00CB402B">
        <w:rPr>
          <w:b/>
          <w:bCs/>
          <w:noProof/>
        </w:rPr>
        <w:t>15,</w:t>
      </w:r>
      <w:r w:rsidRPr="00CB402B">
        <w:rPr>
          <w:noProof/>
        </w:rPr>
        <w:t xml:space="preserve"> 16153–16185.</w:t>
      </w:r>
    </w:p>
    <w:p w14:paraId="0F591AC9"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o C &amp; Fleming MD (2016). The placenta: the forgotten essential organ of iron transport. </w:t>
      </w:r>
      <w:r w:rsidRPr="00CB402B">
        <w:rPr>
          <w:i/>
          <w:iCs/>
          <w:noProof/>
        </w:rPr>
        <w:t>Nutr Rev</w:t>
      </w:r>
      <w:r w:rsidRPr="00CB402B">
        <w:rPr>
          <w:noProof/>
        </w:rPr>
        <w:t xml:space="preserve"> </w:t>
      </w:r>
      <w:r w:rsidRPr="00CB402B">
        <w:rPr>
          <w:b/>
          <w:bCs/>
          <w:noProof/>
        </w:rPr>
        <w:t>74,</w:t>
      </w:r>
      <w:r w:rsidRPr="00CB402B">
        <w:rPr>
          <w:noProof/>
        </w:rPr>
        <w:t xml:space="preserve"> 421–431.</w:t>
      </w:r>
    </w:p>
    <w:p w14:paraId="6865562D"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rter AM (2007). Animal Models of Human Placentation – A Review. </w:t>
      </w:r>
      <w:r w:rsidRPr="00CB402B">
        <w:rPr>
          <w:i/>
          <w:iCs/>
          <w:noProof/>
        </w:rPr>
        <w:t>Placenta</w:t>
      </w:r>
      <w:r w:rsidRPr="00CB402B">
        <w:rPr>
          <w:noProof/>
        </w:rPr>
        <w:t xml:space="preserve"> </w:t>
      </w:r>
      <w:r w:rsidRPr="00CB402B">
        <w:rPr>
          <w:b/>
          <w:bCs/>
          <w:noProof/>
        </w:rPr>
        <w:t>28,</w:t>
      </w:r>
      <w:r w:rsidRPr="00CB402B">
        <w:rPr>
          <w:noProof/>
        </w:rPr>
        <w:t xml:space="preserve"> S41–S47.</w:t>
      </w:r>
    </w:p>
    <w:p w14:paraId="12A7EF4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rter AM, Enders AC &amp; Pijnenborg R (2015). The role of invasive trophoblast in implantation and placentation of primates. </w:t>
      </w:r>
      <w:r w:rsidRPr="00CB402B">
        <w:rPr>
          <w:i/>
          <w:iCs/>
          <w:noProof/>
        </w:rPr>
        <w:t>Philos Trans R Soc Lond B Biol Sci</w:t>
      </w:r>
      <w:r w:rsidRPr="00CB402B">
        <w:rPr>
          <w:noProof/>
        </w:rPr>
        <w:t xml:space="preserve"> </w:t>
      </w:r>
      <w:r w:rsidRPr="00CB402B">
        <w:rPr>
          <w:b/>
          <w:bCs/>
          <w:noProof/>
        </w:rPr>
        <w:t>370,</w:t>
      </w:r>
      <w:r w:rsidRPr="00CB402B">
        <w:rPr>
          <w:noProof/>
        </w:rPr>
        <w:t xml:space="preserve"> 20140070.</w:t>
      </w:r>
    </w:p>
    <w:p w14:paraId="4F93B5C9"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atalano PM, Presley L, Minium J &amp; Hauguel-de Mouzon S (2009). Fetuses of Obese Mothers Develop Insulin Resistance in Utero. </w:t>
      </w:r>
      <w:r w:rsidRPr="00CB402B">
        <w:rPr>
          <w:i/>
          <w:iCs/>
          <w:noProof/>
        </w:rPr>
        <w:t>Diabetes Care</w:t>
      </w:r>
      <w:r w:rsidRPr="00CB402B">
        <w:rPr>
          <w:noProof/>
        </w:rPr>
        <w:t xml:space="preserve"> </w:t>
      </w:r>
      <w:r w:rsidRPr="00CB402B">
        <w:rPr>
          <w:b/>
          <w:bCs/>
          <w:noProof/>
        </w:rPr>
        <w:t>32,</w:t>
      </w:r>
      <w:r w:rsidRPr="00CB402B">
        <w:rPr>
          <w:noProof/>
        </w:rPr>
        <w:t xml:space="preserve"> 1076–1080.</w:t>
      </w:r>
    </w:p>
    <w:p w14:paraId="70B1B9E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Chen Y-Y, Powell TL &amp; Jansson T (2017). 1,25-Dihydroxy vitamin D3 stimulates system A amino acid transport in primary human trophoblast cells. </w:t>
      </w:r>
      <w:r w:rsidRPr="00CB402B">
        <w:rPr>
          <w:i/>
          <w:iCs/>
          <w:noProof/>
        </w:rPr>
        <w:t>Mol Cell Endocrinol</w:t>
      </w:r>
      <w:r w:rsidRPr="00CB402B">
        <w:rPr>
          <w:noProof/>
        </w:rPr>
        <w:t xml:space="preserve"> </w:t>
      </w:r>
      <w:r w:rsidRPr="00CB402B">
        <w:rPr>
          <w:b/>
          <w:bCs/>
          <w:noProof/>
        </w:rPr>
        <w:t>442,</w:t>
      </w:r>
      <w:r w:rsidRPr="00CB402B">
        <w:rPr>
          <w:noProof/>
        </w:rPr>
        <w:t xml:space="preserve"> 90–97.</w:t>
      </w:r>
    </w:p>
    <w:p w14:paraId="6D36DE76"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Díaz P, Powell TL &amp; Jansson T (2014). The Role of Placental Nutrient Sensing in Maternal-Fetal Resource Allocation1. </w:t>
      </w:r>
      <w:r w:rsidRPr="00CB402B">
        <w:rPr>
          <w:i/>
          <w:iCs/>
          <w:noProof/>
        </w:rPr>
        <w:t>Biol Reprod</w:t>
      </w:r>
      <w:r w:rsidRPr="00CB402B">
        <w:rPr>
          <w:noProof/>
        </w:rPr>
        <w:t xml:space="preserve"> </w:t>
      </w:r>
      <w:r w:rsidRPr="00CB402B">
        <w:rPr>
          <w:b/>
          <w:bCs/>
          <w:noProof/>
        </w:rPr>
        <w:t>91,</w:t>
      </w:r>
      <w:r w:rsidRPr="00CB402B">
        <w:rPr>
          <w:noProof/>
        </w:rPr>
        <w:t xml:space="preserve"> 82.</w:t>
      </w:r>
    </w:p>
    <w:p w14:paraId="6D015092"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Flegal KM, Kruszon-Moran D, Carroll MD, Fryar CD &amp; Ogden CL (2016). Trends in Obesity Among Adults in the United States, 2005 to 2014. </w:t>
      </w:r>
      <w:r w:rsidRPr="00CB402B">
        <w:rPr>
          <w:i/>
          <w:iCs/>
          <w:noProof/>
        </w:rPr>
        <w:t>JAMA</w:t>
      </w:r>
      <w:r w:rsidRPr="00CB402B">
        <w:rPr>
          <w:noProof/>
        </w:rPr>
        <w:t xml:space="preserve"> </w:t>
      </w:r>
      <w:r w:rsidRPr="00CB402B">
        <w:rPr>
          <w:b/>
          <w:bCs/>
          <w:noProof/>
        </w:rPr>
        <w:t>315,</w:t>
      </w:r>
      <w:r w:rsidRPr="00CB402B">
        <w:rPr>
          <w:noProof/>
        </w:rPr>
        <w:t xml:space="preserve"> 2284.</w:t>
      </w:r>
    </w:p>
    <w:p w14:paraId="667CED0B"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Furukawa S, Kuroda Y &amp; Sugiyama A (2014). A comparison of the histological structure of the placenta in experimental animals. </w:t>
      </w:r>
      <w:r w:rsidRPr="00CB402B">
        <w:rPr>
          <w:i/>
          <w:iCs/>
          <w:noProof/>
        </w:rPr>
        <w:t>J Toxicol Pathol</w:t>
      </w:r>
      <w:r w:rsidRPr="00CB402B">
        <w:rPr>
          <w:noProof/>
        </w:rPr>
        <w:t xml:space="preserve"> </w:t>
      </w:r>
      <w:r w:rsidRPr="00CB402B">
        <w:rPr>
          <w:b/>
          <w:bCs/>
          <w:noProof/>
        </w:rPr>
        <w:t>27,</w:t>
      </w:r>
      <w:r w:rsidRPr="00CB402B">
        <w:rPr>
          <w:noProof/>
        </w:rPr>
        <w:t xml:space="preserve"> 11–18.</w:t>
      </w:r>
    </w:p>
    <w:p w14:paraId="619EB083"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Gude NM, Roberts CT, Kalionis B &amp; King RG (2004). Growth and function of the normal human placenta. </w:t>
      </w:r>
      <w:r w:rsidRPr="00CB402B">
        <w:rPr>
          <w:i/>
          <w:iCs/>
          <w:noProof/>
        </w:rPr>
        <w:t>Thromb Res</w:t>
      </w:r>
      <w:r w:rsidRPr="00CB402B">
        <w:rPr>
          <w:noProof/>
        </w:rPr>
        <w:t xml:space="preserve"> </w:t>
      </w:r>
      <w:r w:rsidRPr="00CB402B">
        <w:rPr>
          <w:b/>
          <w:bCs/>
          <w:noProof/>
        </w:rPr>
        <w:t>114,</w:t>
      </w:r>
      <w:r w:rsidRPr="00CB402B">
        <w:rPr>
          <w:noProof/>
        </w:rPr>
        <w:t xml:space="preserve"> 397–407.</w:t>
      </w:r>
    </w:p>
    <w:p w14:paraId="1FE6728D" w14:textId="77777777" w:rsidR="00CB402B" w:rsidRPr="00CB402B" w:rsidRDefault="00CB402B" w:rsidP="00CB402B">
      <w:pPr>
        <w:widowControl w:val="0"/>
        <w:autoSpaceDE w:val="0"/>
        <w:autoSpaceDN w:val="0"/>
        <w:adjustRightInd w:val="0"/>
        <w:ind w:left="480" w:hanging="480"/>
        <w:rPr>
          <w:noProof/>
        </w:rPr>
      </w:pPr>
      <w:r w:rsidRPr="00CB402B">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66C54058"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Knöfler M &amp; Pollheimer J (2013). Human placental trophoblast invasion and differentiation: a particular focus on Wnt signaling. </w:t>
      </w:r>
      <w:r w:rsidRPr="00CB402B">
        <w:rPr>
          <w:i/>
          <w:iCs/>
          <w:noProof/>
        </w:rPr>
        <w:t>Front Genet</w:t>
      </w:r>
      <w:r w:rsidRPr="00CB402B">
        <w:rPr>
          <w:noProof/>
        </w:rPr>
        <w:t xml:space="preserve"> </w:t>
      </w:r>
      <w:r w:rsidRPr="00CB402B">
        <w:rPr>
          <w:b/>
          <w:bCs/>
          <w:noProof/>
        </w:rPr>
        <w:t>4,</w:t>
      </w:r>
      <w:r w:rsidRPr="00CB402B">
        <w:rPr>
          <w:noProof/>
        </w:rPr>
        <w:t xml:space="preserve"> 190.</w:t>
      </w:r>
    </w:p>
    <w:p w14:paraId="384267DB"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Lager S &amp; Powell TL (2012). Regulation of nutrient transport across the placenta. </w:t>
      </w:r>
      <w:r w:rsidRPr="00CB402B">
        <w:rPr>
          <w:i/>
          <w:iCs/>
          <w:noProof/>
        </w:rPr>
        <w:t>J Pregnancy</w:t>
      </w:r>
      <w:r w:rsidRPr="00CB402B">
        <w:rPr>
          <w:noProof/>
        </w:rPr>
        <w:t xml:space="preserve"> </w:t>
      </w:r>
      <w:r w:rsidRPr="00CB402B">
        <w:rPr>
          <w:b/>
          <w:bCs/>
          <w:noProof/>
        </w:rPr>
        <w:t>2012,</w:t>
      </w:r>
      <w:r w:rsidRPr="00CB402B">
        <w:rPr>
          <w:noProof/>
        </w:rPr>
        <w:t xml:space="preserve"> 179827.</w:t>
      </w:r>
    </w:p>
    <w:p w14:paraId="66970802"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alassine A, Frendo J-L &amp; Evain-Brion D (2003). A comparison of placental development and endocrine functions between the human and mouse model. </w:t>
      </w:r>
      <w:r w:rsidRPr="00CB402B">
        <w:rPr>
          <w:i/>
          <w:iCs/>
          <w:noProof/>
        </w:rPr>
        <w:t>Hum Reprod Update</w:t>
      </w:r>
      <w:r w:rsidRPr="00CB402B">
        <w:rPr>
          <w:noProof/>
        </w:rPr>
        <w:t xml:space="preserve"> </w:t>
      </w:r>
      <w:r w:rsidRPr="00CB402B">
        <w:rPr>
          <w:b/>
          <w:bCs/>
          <w:noProof/>
        </w:rPr>
        <w:t>9,</w:t>
      </w:r>
      <w:r w:rsidRPr="00CB402B">
        <w:rPr>
          <w:noProof/>
        </w:rPr>
        <w:t xml:space="preserve"> 531–539.</w:t>
      </w:r>
    </w:p>
    <w:p w14:paraId="4B1B318F"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altepe E, Bakardjiev AI &amp; Fisher SJ (2010). The placenta: transcriptional, epigenetic, and physiological integration during development. </w:t>
      </w:r>
      <w:r w:rsidRPr="00CB402B">
        <w:rPr>
          <w:i/>
          <w:iCs/>
          <w:noProof/>
        </w:rPr>
        <w:t>J Clin Invest</w:t>
      </w:r>
      <w:r w:rsidRPr="00CB402B">
        <w:rPr>
          <w:noProof/>
        </w:rPr>
        <w:t xml:space="preserve"> </w:t>
      </w:r>
      <w:r w:rsidRPr="00CB402B">
        <w:rPr>
          <w:b/>
          <w:bCs/>
          <w:noProof/>
        </w:rPr>
        <w:t>120,</w:t>
      </w:r>
      <w:r w:rsidRPr="00CB402B">
        <w:rPr>
          <w:noProof/>
        </w:rPr>
        <w:t xml:space="preserve"> 1016–1025.</w:t>
      </w:r>
    </w:p>
    <w:p w14:paraId="6D4905F3"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Mingrone G, Manco M, Mora MEV, Guidone C, Iaconelli A, Gniuli D, Leccesi L, Chiellini C &amp; Ghirlanda G (2008). Influence of maternal obesity on insulin sensitivity and secretion in offspring. </w:t>
      </w:r>
      <w:r w:rsidRPr="00CB402B">
        <w:rPr>
          <w:i/>
          <w:iCs/>
          <w:noProof/>
        </w:rPr>
        <w:t>Diabetes Care</w:t>
      </w:r>
      <w:r w:rsidRPr="00CB402B">
        <w:rPr>
          <w:noProof/>
        </w:rPr>
        <w:t xml:space="preserve"> </w:t>
      </w:r>
      <w:r w:rsidRPr="00CB402B">
        <w:rPr>
          <w:b/>
          <w:bCs/>
          <w:noProof/>
        </w:rPr>
        <w:t>31,</w:t>
      </w:r>
      <w:r w:rsidRPr="00CB402B">
        <w:rPr>
          <w:noProof/>
        </w:rPr>
        <w:t xml:space="preserve"> 1872–1876.</w:t>
      </w:r>
    </w:p>
    <w:p w14:paraId="257634A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O’Reilly JR &amp; Reynolds RM (2013). The risk of maternal obesity to the long-term health of </w:t>
      </w:r>
      <w:r w:rsidRPr="00CB402B">
        <w:rPr>
          <w:noProof/>
        </w:rPr>
        <w:lastRenderedPageBreak/>
        <w:t xml:space="preserve">the offspring. </w:t>
      </w:r>
      <w:r w:rsidRPr="00CB402B">
        <w:rPr>
          <w:i/>
          <w:iCs/>
          <w:noProof/>
        </w:rPr>
        <w:t>Clin Endocrinol (Oxf)</w:t>
      </w:r>
      <w:r w:rsidRPr="00CB402B">
        <w:rPr>
          <w:noProof/>
        </w:rPr>
        <w:t xml:space="preserve"> </w:t>
      </w:r>
      <w:r w:rsidRPr="00CB402B">
        <w:rPr>
          <w:b/>
          <w:bCs/>
          <w:noProof/>
        </w:rPr>
        <w:t>78,</w:t>
      </w:r>
      <w:r w:rsidRPr="00CB402B">
        <w:rPr>
          <w:noProof/>
        </w:rPr>
        <w:t xml:space="preserve"> 9–16.</w:t>
      </w:r>
    </w:p>
    <w:p w14:paraId="42CF1B20"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Perkins A V. &amp; Vanderlelie JJ (2016). Multiple micronutrient supplementation and birth outcomes: The potential importance of selenium. </w:t>
      </w:r>
      <w:r w:rsidRPr="00CB402B">
        <w:rPr>
          <w:i/>
          <w:iCs/>
          <w:noProof/>
        </w:rPr>
        <w:t>Placenta</w:t>
      </w:r>
      <w:r w:rsidRPr="00CB402B">
        <w:rPr>
          <w:noProof/>
        </w:rPr>
        <w:t xml:space="preserve"> </w:t>
      </w:r>
      <w:r w:rsidRPr="00CB402B">
        <w:rPr>
          <w:b/>
          <w:bCs/>
          <w:noProof/>
        </w:rPr>
        <w:t>48,</w:t>
      </w:r>
      <w:r w:rsidRPr="00CB402B">
        <w:rPr>
          <w:noProof/>
        </w:rPr>
        <w:t xml:space="preserve"> S61–S65.</w:t>
      </w:r>
    </w:p>
    <w:p w14:paraId="1E506B66"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CB402B">
        <w:rPr>
          <w:i/>
          <w:iCs/>
          <w:noProof/>
        </w:rPr>
        <w:t>Hypertension</w:t>
      </w:r>
      <w:r w:rsidRPr="00CB402B">
        <w:rPr>
          <w:noProof/>
        </w:rPr>
        <w:t xml:space="preserve"> </w:t>
      </w:r>
      <w:r w:rsidRPr="00CB402B">
        <w:rPr>
          <w:b/>
          <w:bCs/>
          <w:noProof/>
        </w:rPr>
        <w:t>51,</w:t>
      </w:r>
      <w:r w:rsidRPr="00CB402B">
        <w:rPr>
          <w:noProof/>
        </w:rPr>
        <w:t xml:space="preserve"> 383–392.</w:t>
      </w:r>
    </w:p>
    <w:p w14:paraId="0E34FA8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chmidt A, Morales-Prieto DM, Pastuschek J &amp; Fröhlich K (2015). Only humans have human placentas: molecular differences between mice and humans. </w:t>
      </w:r>
      <w:r w:rsidRPr="00CB402B">
        <w:rPr>
          <w:i/>
          <w:iCs/>
          <w:noProof/>
        </w:rPr>
        <w:t>J Reprod Immunol</w:t>
      </w:r>
      <w:r w:rsidRPr="00CB402B">
        <w:rPr>
          <w:noProof/>
        </w:rPr>
        <w:t xml:space="preserve"> </w:t>
      </w:r>
      <w:r w:rsidRPr="00CB402B">
        <w:rPr>
          <w:b/>
          <w:bCs/>
          <w:noProof/>
        </w:rPr>
        <w:t>108,</w:t>
      </w:r>
      <w:r w:rsidRPr="00CB402B">
        <w:rPr>
          <w:noProof/>
        </w:rPr>
        <w:t xml:space="preserve"> 65–71.</w:t>
      </w:r>
    </w:p>
    <w:p w14:paraId="217CCC8A"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ebire N, Jolly M, Harris J, Wadsworth J, Joffe M, Beard R, Regan L &amp; Robinson S (2001). Maternal obesity and pregnancy outcome: a study of 287 213 pregnancies in London. </w:t>
      </w:r>
      <w:r w:rsidRPr="00CB402B">
        <w:rPr>
          <w:i/>
          <w:iCs/>
          <w:noProof/>
        </w:rPr>
        <w:t>Int J Obes</w:t>
      </w:r>
      <w:r w:rsidRPr="00CB402B">
        <w:rPr>
          <w:noProof/>
        </w:rPr>
        <w:t xml:space="preserve"> </w:t>
      </w:r>
      <w:r w:rsidRPr="00CB402B">
        <w:rPr>
          <w:b/>
          <w:bCs/>
          <w:noProof/>
        </w:rPr>
        <w:t>25,</w:t>
      </w:r>
      <w:r w:rsidRPr="00CB402B">
        <w:rPr>
          <w:noProof/>
        </w:rPr>
        <w:t xml:space="preserve"> 1175–1182.</w:t>
      </w:r>
    </w:p>
    <w:p w14:paraId="4BBF9164"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ilva JF &amp; Serakides R (2016). Intrauterine trophoblast migration: A comparative view of humans and rodents. </w:t>
      </w:r>
      <w:r w:rsidRPr="00CB402B">
        <w:rPr>
          <w:i/>
          <w:iCs/>
          <w:noProof/>
        </w:rPr>
        <w:t>Cell Adh Migr</w:t>
      </w:r>
      <w:r w:rsidRPr="00CB402B">
        <w:rPr>
          <w:noProof/>
        </w:rPr>
        <w:t xml:space="preserve"> </w:t>
      </w:r>
      <w:r w:rsidRPr="00CB402B">
        <w:rPr>
          <w:b/>
          <w:bCs/>
          <w:noProof/>
        </w:rPr>
        <w:t>10,</w:t>
      </w:r>
      <w:r w:rsidRPr="00CB402B">
        <w:rPr>
          <w:noProof/>
        </w:rPr>
        <w:t xml:space="preserve"> 88–110.</w:t>
      </w:r>
    </w:p>
    <w:p w14:paraId="0F397934"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Solanky N, Requena Jimenez A, D’Souza SW, Sibley CP &amp; Glazier JD (2010). Expression of folate transporters in human placenta and implications for homocysteine metabolism. </w:t>
      </w:r>
      <w:r w:rsidRPr="00CB402B">
        <w:rPr>
          <w:i/>
          <w:iCs/>
          <w:noProof/>
        </w:rPr>
        <w:t>Placenta</w:t>
      </w:r>
      <w:r w:rsidRPr="00CB402B">
        <w:rPr>
          <w:noProof/>
        </w:rPr>
        <w:t xml:space="preserve"> </w:t>
      </w:r>
      <w:r w:rsidRPr="00CB402B">
        <w:rPr>
          <w:b/>
          <w:bCs/>
          <w:noProof/>
        </w:rPr>
        <w:t>31,</w:t>
      </w:r>
      <w:r w:rsidRPr="00CB402B">
        <w:rPr>
          <w:noProof/>
        </w:rPr>
        <w:t xml:space="preserve"> 134–143.</w:t>
      </w:r>
    </w:p>
    <w:p w14:paraId="2AEB8B7F"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Walker N, Filis P, Soffientini U, Bellingham M, O’Shaughnessy PJ &amp; Fowler PA (2017). Placental transporter localization and expression in the Human: the importance of species, sex, and gestational age differences†. </w:t>
      </w:r>
      <w:r w:rsidRPr="00CB402B">
        <w:rPr>
          <w:i/>
          <w:iCs/>
          <w:noProof/>
        </w:rPr>
        <w:t>Biol Reprod</w:t>
      </w:r>
      <w:r w:rsidRPr="00CB402B">
        <w:rPr>
          <w:noProof/>
        </w:rPr>
        <w:t xml:space="preserve"> </w:t>
      </w:r>
      <w:r w:rsidRPr="00CB402B">
        <w:rPr>
          <w:b/>
          <w:bCs/>
          <w:noProof/>
        </w:rPr>
        <w:t>96,</w:t>
      </w:r>
      <w:r w:rsidRPr="00CB402B">
        <w:rPr>
          <w:noProof/>
        </w:rPr>
        <w:t xml:space="preserve"> 733–742.</w:t>
      </w:r>
    </w:p>
    <w:p w14:paraId="2953452E" w14:textId="77777777" w:rsidR="00CB402B" w:rsidRPr="00CB402B" w:rsidRDefault="00CB402B" w:rsidP="00CB402B">
      <w:pPr>
        <w:widowControl w:val="0"/>
        <w:autoSpaceDE w:val="0"/>
        <w:autoSpaceDN w:val="0"/>
        <w:adjustRightInd w:val="0"/>
        <w:ind w:left="480" w:hanging="480"/>
        <w:rPr>
          <w:noProof/>
        </w:rPr>
      </w:pPr>
      <w:r w:rsidRPr="00CB402B">
        <w:rPr>
          <w:noProof/>
        </w:rPr>
        <w:t xml:space="preserve">Watson ED &amp; Cross JC (2005). Development of Structures and Transport Functions in the Mouse Placenta. </w:t>
      </w:r>
      <w:r w:rsidRPr="00CB402B">
        <w:rPr>
          <w:i/>
          <w:iCs/>
          <w:noProof/>
        </w:rPr>
        <w:t>Physiology</w:t>
      </w:r>
      <w:r w:rsidRPr="00CB402B">
        <w:rPr>
          <w:noProof/>
        </w:rPr>
        <w:t xml:space="preserve"> </w:t>
      </w:r>
      <w:r w:rsidRPr="00CB402B">
        <w:rPr>
          <w:b/>
          <w:bCs/>
          <w:noProof/>
        </w:rPr>
        <w:t>20,</w:t>
      </w:r>
      <w:r w:rsidRPr="00CB402B">
        <w:rPr>
          <w:noProof/>
        </w:rPr>
        <w:t xml:space="preserve"> 180–193.</w:t>
      </w:r>
    </w:p>
    <w:p w14:paraId="75A1C8DA" w14:textId="5664D7D2" w:rsidR="00EB23A7" w:rsidRPr="000646B0" w:rsidRDefault="00C70301" w:rsidP="00CB402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8-01-31T19:57:00Z" w:initials="DB">
    <w:p w14:paraId="4CBA28EF" w14:textId="0B0D806D" w:rsidR="00E43CA6" w:rsidRDefault="00E43CA6">
      <w:pPr>
        <w:pStyle w:val="CommentText"/>
      </w:pPr>
      <w:r>
        <w:rPr>
          <w:rStyle w:val="CommentReference"/>
        </w:rPr>
        <w:annotationRef/>
      </w:r>
      <w:r>
        <w:t>Probably don’t need an intro title section here but you do need an abstract that overviews the entire topic.</w:t>
      </w:r>
    </w:p>
  </w:comment>
  <w:comment w:id="4" w:author="Dave Bridges" w:date="2018-01-31T19:59:00Z" w:initials="DB">
    <w:p w14:paraId="2CBD201D" w14:textId="6B93AB4D" w:rsidR="00E43CA6" w:rsidRDefault="00E43CA6">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3" w:author="Dave Bridges" w:date="2018-01-31T20:00:00Z" w:initials="DB">
    <w:p w14:paraId="1B1FA415" w14:textId="6EF5B165" w:rsidR="00E43CA6" w:rsidRDefault="00E43CA6">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51" w:author="Dave Bridges" w:date="2018-01-31T20:01:00Z" w:initials="DB">
    <w:p w14:paraId="5B150F0A" w14:textId="533DB793" w:rsidR="00E43CA6" w:rsidRDefault="00E43CA6">
      <w:pPr>
        <w:pStyle w:val="CommentText"/>
      </w:pPr>
      <w:r>
        <w:rPr>
          <w:rStyle w:val="CommentReference"/>
        </w:rPr>
        <w:annotationRef/>
      </w:r>
      <w:r>
        <w:t xml:space="preserve">How much higher?  </w:t>
      </w:r>
    </w:p>
  </w:comment>
  <w:comment w:id="55" w:author="Dave Bridges" w:date="2018-01-31T20:02:00Z" w:initials="DB">
    <w:p w14:paraId="123F1843" w14:textId="4F711B53" w:rsidR="00E43CA6" w:rsidRDefault="00E43CA6">
      <w:pPr>
        <w:pStyle w:val="CommentText"/>
      </w:pPr>
      <w:r>
        <w:rPr>
          <w:rStyle w:val="CommentReference"/>
        </w:rPr>
        <w:annotationRef/>
      </w:r>
      <w:r>
        <w:t>Is this secondary or irrelevant to obesity?</w:t>
      </w:r>
    </w:p>
  </w:comment>
  <w:comment w:id="76" w:author="Dave Bridges" w:date="2018-01-31T20:06:00Z" w:initials="DB">
    <w:p w14:paraId="09E1659D" w14:textId="5B7A7D41" w:rsidR="00E43CA6" w:rsidRDefault="00E43CA6">
      <w:pPr>
        <w:pStyle w:val="CommentText"/>
      </w:pPr>
      <w:r>
        <w:rPr>
          <w:rStyle w:val="CommentReference"/>
        </w:rPr>
        <w:annotationRef/>
      </w:r>
      <w:r>
        <w:t>Do you mean specifically fetuses, or children in general.  This seems somewhat redundant to the last sentence if its children.</w:t>
      </w:r>
    </w:p>
  </w:comment>
  <w:comment w:id="95" w:author="Dave Bridges" w:date="2018-01-31T20:07:00Z" w:initials="DB">
    <w:p w14:paraId="46B272A4" w14:textId="2FD352BB" w:rsidR="00E43CA6" w:rsidRDefault="00E43CA6">
      <w:pPr>
        <w:pStyle w:val="CommentText"/>
      </w:pPr>
      <w:r>
        <w:rPr>
          <w:rStyle w:val="CommentReference"/>
        </w:rPr>
        <w:annotationRef/>
      </w:r>
      <w:r>
        <w:t>This is good that you state the purpose clearly up front.  But… who has proposed this hypothesis before?</w:t>
      </w:r>
    </w:p>
  </w:comment>
  <w:comment w:id="88" w:author="Dave Bridges" w:date="2018-01-31T20:10:00Z" w:initials="DB">
    <w:p w14:paraId="43DB9582" w14:textId="538FE7EE" w:rsidR="00E43CA6" w:rsidRDefault="00E43CA6">
      <w:pPr>
        <w:pStyle w:val="CommentText"/>
      </w:pPr>
      <w:r>
        <w:rPr>
          <w:rStyle w:val="CommentReference"/>
        </w:rPr>
        <w:annotationRef/>
      </w:r>
      <w:r>
        <w:t>This might actually make a good abstract.</w:t>
      </w:r>
    </w:p>
  </w:comment>
  <w:comment w:id="110" w:author="Dave Bridges" w:date="2018-01-31T20:11:00Z" w:initials="DB">
    <w:p w14:paraId="7E82C193" w14:textId="530FA045" w:rsidR="00E43CA6" w:rsidRDefault="00E43CA6">
      <w:pPr>
        <w:pStyle w:val="CommentText"/>
      </w:pPr>
      <w:r>
        <w:rPr>
          <w:rStyle w:val="CommentReference"/>
        </w:rPr>
        <w:annotationRef/>
      </w:r>
      <w:r>
        <w:t>Ref needed</w:t>
      </w:r>
    </w:p>
  </w:comment>
  <w:comment w:id="130" w:author="Dave Bridges" w:date="2018-01-31T20:11:00Z" w:initials="DB">
    <w:p w14:paraId="2D44D667" w14:textId="0D321F94" w:rsidR="00E43CA6" w:rsidRDefault="00E43CA6">
      <w:pPr>
        <w:pStyle w:val="CommentText"/>
      </w:pPr>
      <w:r>
        <w:rPr>
          <w:rStyle w:val="CommentReference"/>
        </w:rPr>
        <w:annotationRef/>
      </w:r>
      <w:r>
        <w:t>Be explicit.  What are these?</w:t>
      </w:r>
    </w:p>
  </w:comment>
  <w:comment w:id="134" w:author="Dave Bridges" w:date="2018-01-31T20:12:00Z" w:initials="DB">
    <w:p w14:paraId="19B99F8E" w14:textId="60CFD1B7" w:rsidR="00E43CA6" w:rsidRDefault="00E43CA6">
      <w:pPr>
        <w:pStyle w:val="CommentText"/>
      </w:pPr>
      <w:r>
        <w:rPr>
          <w:rStyle w:val="CommentReference"/>
        </w:rPr>
        <w:annotationRef/>
      </w:r>
      <w:r>
        <w:t>This might be a good illustration example.</w:t>
      </w:r>
    </w:p>
  </w:comment>
  <w:comment w:id="166" w:author="Dave Bridges" w:date="2018-01-31T20:13:00Z" w:initials="DB">
    <w:p w14:paraId="7B9B3535" w14:textId="29CED436" w:rsidR="00E43CA6" w:rsidRDefault="00E43CA6">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85" w:author="Microsoft Office User" w:date="2018-01-31T12:36:00Z" w:initials="MOU">
    <w:p w14:paraId="060D5B1E" w14:textId="496D3AEE" w:rsidR="00E43CA6" w:rsidRDefault="00E43CA6">
      <w:pPr>
        <w:pStyle w:val="CommentText"/>
      </w:pPr>
      <w:r>
        <w:rPr>
          <w:rStyle w:val="CommentReference"/>
        </w:rPr>
        <w:annotationRef/>
      </w:r>
      <w:r>
        <w:t>Not sure if it is CTB (undifferentiated yet) and villous, or are all of them villous?</w:t>
      </w:r>
    </w:p>
  </w:comment>
  <w:comment w:id="186" w:author="Dave Bridges" w:date="2018-01-31T20:15:00Z" w:initials="DB">
    <w:p w14:paraId="7E7A9CAA" w14:textId="66DF911C" w:rsidR="00E43CA6" w:rsidRDefault="00E43CA6">
      <w:pPr>
        <w:pStyle w:val="CommentText"/>
      </w:pPr>
      <w:r>
        <w:rPr>
          <w:rStyle w:val="CommentReference"/>
        </w:rPr>
        <w:annotationRef/>
      </w:r>
      <w:r>
        <w:t xml:space="preserve">I think cytotrophoblasts have vlli but im not sure.  </w:t>
      </w:r>
    </w:p>
  </w:comment>
  <w:comment w:id="213" w:author="Dave Bridges" w:date="2018-01-31T20:16:00Z" w:initials="DB">
    <w:p w14:paraId="4632AD5E" w14:textId="52E120C9" w:rsidR="00E43CA6" w:rsidRDefault="00E43CA6">
      <w:pPr>
        <w:pStyle w:val="CommentText"/>
      </w:pPr>
      <w:r>
        <w:rPr>
          <w:rStyle w:val="CommentReference"/>
        </w:rPr>
        <w:annotationRef/>
      </w:r>
      <w:r>
        <w:t>Could this be incorporated into the figure too?</w:t>
      </w:r>
    </w:p>
  </w:comment>
  <w:comment w:id="234" w:author="Dave Bridges" w:date="2018-01-31T20:16:00Z" w:initials="DB">
    <w:p w14:paraId="02D0B807" w14:textId="2B83FF80" w:rsidR="00E43CA6" w:rsidRDefault="00E43CA6">
      <w:pPr>
        <w:pStyle w:val="CommentText"/>
      </w:pPr>
      <w:r>
        <w:rPr>
          <w:rStyle w:val="CommentReference"/>
        </w:rPr>
        <w:annotationRef/>
      </w:r>
      <w:r>
        <w:t>Process?  Final structure?</w:t>
      </w:r>
    </w:p>
  </w:comment>
  <w:comment w:id="238" w:author="Dave Bridges" w:date="2018-01-31T20:17:00Z" w:initials="DB">
    <w:p w14:paraId="031FAED4" w14:textId="645262BC" w:rsidR="00E43CA6" w:rsidRDefault="00E43CA6">
      <w:pPr>
        <w:pStyle w:val="CommentText"/>
      </w:pPr>
      <w:r>
        <w:rPr>
          <w:rStyle w:val="CommentReference"/>
        </w:rPr>
        <w:annotationRef/>
      </w:r>
      <w:r>
        <w:t>This seems overly broad.  Maybe rats and mice are similar, so that would make this not entirely unique to each species.</w:t>
      </w:r>
    </w:p>
  </w:comment>
  <w:comment w:id="244" w:author="Dave Bridges" w:date="2018-01-31T20:18:00Z" w:initials="DB">
    <w:p w14:paraId="24F0A35C" w14:textId="2D51589E" w:rsidR="00E43CA6" w:rsidRDefault="00E43CA6">
      <w:pPr>
        <w:pStyle w:val="CommentText"/>
      </w:pPr>
      <w:r>
        <w:rPr>
          <w:rStyle w:val="CommentReference"/>
        </w:rPr>
        <w:annotationRef/>
      </w:r>
      <w:r>
        <w:t>Again, this should be explicit, what are the relevant differences?</w:t>
      </w:r>
    </w:p>
  </w:comment>
  <w:comment w:id="249" w:author="Dave Bridges" w:date="2018-01-31T20:17:00Z" w:initials="DB">
    <w:p w14:paraId="47A2B424" w14:textId="59F5B16D" w:rsidR="00E43CA6" w:rsidRDefault="00E43CA6">
      <w:pPr>
        <w:pStyle w:val="CommentText"/>
      </w:pPr>
      <w:r>
        <w:rPr>
          <w:rStyle w:val="CommentReference"/>
        </w:rPr>
        <w:annotationRef/>
      </w:r>
      <w:r>
        <w:t>Humans are often considered animals.  Do you mean rodent?</w:t>
      </w:r>
    </w:p>
  </w:comment>
  <w:comment w:id="301" w:author="Dave Bridges" w:date="2018-01-31T20:18:00Z" w:initials="DB">
    <w:p w14:paraId="5A8CEED2" w14:textId="28ABD9AB" w:rsidR="00E43CA6" w:rsidRDefault="00E43CA6">
      <w:pPr>
        <w:pStyle w:val="CommentText"/>
      </w:pPr>
      <w:r>
        <w:rPr>
          <w:rStyle w:val="CommentReference"/>
        </w:rPr>
        <w:annotationRef/>
      </w:r>
      <w:r>
        <w:t>Not sure what you mean here</w:t>
      </w:r>
    </w:p>
  </w:comment>
  <w:comment w:id="306" w:author="Dave Bridges" w:date="2018-01-31T20:18:00Z" w:initials="DB">
    <w:p w14:paraId="6F795252" w14:textId="77112974" w:rsidR="00E43CA6" w:rsidRDefault="00E43CA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319" w:author="Dave Bridges" w:date="2018-01-31T20:19:00Z" w:initials="DB">
    <w:p w14:paraId="5448C525" w14:textId="71F4BD3C" w:rsidR="00E43CA6" w:rsidRDefault="00E43CA6">
      <w:pPr>
        <w:pStyle w:val="CommentText"/>
      </w:pPr>
      <w:r>
        <w:rPr>
          <w:rStyle w:val="CommentReference"/>
        </w:rPr>
        <w:annotationRef/>
      </w:r>
      <w:r>
        <w:t>Volume?</w:t>
      </w:r>
    </w:p>
  </w:comment>
  <w:comment w:id="326" w:author="Microsoft Office User" w:date="2018-01-31T12:54:00Z" w:initials="MOU">
    <w:p w14:paraId="1F84ED6B" w14:textId="2830750A" w:rsidR="00E43CA6" w:rsidRDefault="00E43CA6">
      <w:pPr>
        <w:pStyle w:val="CommentText"/>
      </w:pPr>
      <w:r>
        <w:rPr>
          <w:rStyle w:val="CommentReference"/>
        </w:rPr>
        <w:annotationRef/>
      </w:r>
      <w:r>
        <w:t>Probably a figure here to show human vs mouse placenta</w:t>
      </w:r>
    </w:p>
  </w:comment>
  <w:comment w:id="346" w:author="Dave Bridges" w:date="2018-01-31T20:20:00Z" w:initials="DB">
    <w:p w14:paraId="2601CBAC" w14:textId="4AF5FAA3" w:rsidR="00E43CA6" w:rsidRDefault="00E43CA6">
      <w:pPr>
        <w:pStyle w:val="CommentText"/>
      </w:pPr>
      <w:r>
        <w:rPr>
          <w:rStyle w:val="CommentReference"/>
        </w:rPr>
        <w:annotationRef/>
      </w:r>
      <w:r>
        <w:t>Again I think this would be most clear with a nice image.</w:t>
      </w:r>
    </w:p>
  </w:comment>
  <w:comment w:id="355" w:author="Dave Bridges" w:date="2018-01-31T20:21:00Z" w:initials="DB">
    <w:p w14:paraId="0B12AFDD" w14:textId="638C79AF" w:rsidR="00E43CA6" w:rsidRDefault="00E43CA6">
      <w:pPr>
        <w:pStyle w:val="CommentText"/>
      </w:pPr>
      <w:r>
        <w:rPr>
          <w:rStyle w:val="CommentReference"/>
        </w:rPr>
        <w:annotationRef/>
      </w:r>
      <w:r>
        <w:t>What do you mean by invade here?</w:t>
      </w:r>
    </w:p>
  </w:comment>
  <w:comment w:id="360" w:author="Dave Bridges" w:date="2018-01-31T20:21:00Z" w:initials="DB">
    <w:p w14:paraId="45080909" w14:textId="6515AC74" w:rsidR="00E43CA6" w:rsidRDefault="00E43CA6">
      <w:pPr>
        <w:pStyle w:val="CommentText"/>
      </w:pPr>
      <w:r>
        <w:rPr>
          <w:rStyle w:val="CommentReference"/>
        </w:rPr>
        <w:annotationRef/>
      </w:r>
      <w:r>
        <w:t>Probably need to introduce what these are before this section.</w:t>
      </w:r>
    </w:p>
  </w:comment>
  <w:comment w:id="378" w:author="Dave Bridges" w:date="2018-01-31T20:22:00Z" w:initials="DB">
    <w:p w14:paraId="7D470A1D" w14:textId="50F591E3" w:rsidR="00E43CA6" w:rsidRDefault="00E43CA6">
      <w:pPr>
        <w:pStyle w:val="CommentText"/>
      </w:pPr>
      <w:r>
        <w:rPr>
          <w:rStyle w:val="CommentReference"/>
        </w:rPr>
        <w:annotationRef/>
      </w:r>
      <w:r>
        <w:t>What role?</w:t>
      </w:r>
    </w:p>
  </w:comment>
  <w:comment w:id="394" w:author="Dave Bridges" w:date="2018-01-31T20:22:00Z" w:initials="DB">
    <w:p w14:paraId="11BC3F00" w14:textId="74A15CBB" w:rsidR="00E43CA6" w:rsidRDefault="00E43CA6">
      <w:pPr>
        <w:pStyle w:val="CommentText"/>
      </w:pPr>
      <w:r>
        <w:rPr>
          <w:rStyle w:val="CommentReference"/>
        </w:rPr>
        <w:annotationRef/>
      </w:r>
      <w:r>
        <w:t>Only tissues can undergo angiogenesis.  Is ths SCTB a cell type or a tissue?</w:t>
      </w:r>
    </w:p>
  </w:comment>
  <w:comment w:id="434" w:author="Dave Bridges" w:date="2018-01-31T20:23:00Z" w:initials="DB">
    <w:p w14:paraId="7690C3C9" w14:textId="0F87548E" w:rsidR="00E43CA6" w:rsidRDefault="00E43CA6">
      <w:pPr>
        <w:pStyle w:val="CommentText"/>
      </w:pPr>
      <w:r>
        <w:rPr>
          <w:rStyle w:val="CommentReference"/>
        </w:rPr>
        <w:annotationRef/>
      </w:r>
      <w:r>
        <w:t>Why is this relevant?</w:t>
      </w:r>
    </w:p>
  </w:comment>
  <w:comment w:id="438" w:author="Dave Bridges" w:date="2018-01-31T20:24:00Z" w:initials="DB">
    <w:p w14:paraId="18620622" w14:textId="754B362C" w:rsidR="00E43CA6" w:rsidRDefault="00E43CA6">
      <w:pPr>
        <w:pStyle w:val="CommentText"/>
      </w:pPr>
      <w:r>
        <w:rPr>
          <w:rStyle w:val="CommentReference"/>
        </w:rPr>
        <w:annotationRef/>
      </w:r>
      <w:r>
        <w:t>This might be more useful to include above when you are discussing invation, or in the section on mouse/human differences.</w:t>
      </w:r>
    </w:p>
  </w:comment>
  <w:comment w:id="466" w:author="Dave Bridges" w:date="2018-01-31T20:24:00Z" w:initials="DB">
    <w:p w14:paraId="3538B040" w14:textId="3A5E41CE" w:rsidR="00E43CA6" w:rsidRDefault="00E43CA6">
      <w:pPr>
        <w:pStyle w:val="CommentText"/>
      </w:pPr>
      <w:r>
        <w:rPr>
          <w:rStyle w:val="CommentReference"/>
        </w:rPr>
        <w:annotationRef/>
      </w:r>
      <w:r>
        <w:t>Is there a mCG?</w:t>
      </w:r>
    </w:p>
  </w:comment>
  <w:comment w:id="473" w:author="Dave Bridges" w:date="2018-01-31T20:25:00Z" w:initials="DB">
    <w:p w14:paraId="44FF0691" w14:textId="6438DABD" w:rsidR="00E43CA6" w:rsidRDefault="00E43CA6">
      <w:pPr>
        <w:pStyle w:val="CommentText"/>
      </w:pPr>
      <w:r>
        <w:rPr>
          <w:rStyle w:val="CommentReference"/>
        </w:rPr>
        <w:annotationRef/>
      </w:r>
      <w:r>
        <w:t>What are these?</w:t>
      </w:r>
    </w:p>
  </w:comment>
  <w:comment w:id="550" w:author="Dave Bridges" w:date="2018-01-31T20:27:00Z" w:initials="DB">
    <w:p w14:paraId="40606859" w14:textId="2875530B" w:rsidR="00E43CA6" w:rsidRDefault="00E43CA6">
      <w:pPr>
        <w:pStyle w:val="CommentText"/>
      </w:pPr>
      <w:r>
        <w:rPr>
          <w:rStyle w:val="CommentReference"/>
        </w:rPr>
        <w:annotationRef/>
      </w:r>
      <w:r>
        <w:t>I wonder if this might make more sense before the discussion of mature placental function</w:t>
      </w:r>
    </w:p>
  </w:comment>
  <w:comment w:id="552" w:author="Dave Bridges" w:date="2018-01-31T20:28:00Z" w:initials="DB">
    <w:p w14:paraId="1C936D07" w14:textId="64B8F2AE" w:rsidR="00E43CA6" w:rsidRDefault="00E43CA6">
      <w:pPr>
        <w:pStyle w:val="CommentText"/>
      </w:pPr>
      <w:r>
        <w:rPr>
          <w:rStyle w:val="CommentReference"/>
        </w:rPr>
        <w:annotationRef/>
      </w:r>
      <w:r>
        <w:t>Synonym?</w:t>
      </w:r>
    </w:p>
  </w:comment>
  <w:comment w:id="555" w:author="Dave Bridges" w:date="2018-01-31T20:28:00Z" w:initials="DB">
    <w:p w14:paraId="6066199D" w14:textId="2025B845" w:rsidR="00E43CA6" w:rsidRDefault="00E43CA6">
      <w:pPr>
        <w:pStyle w:val="CommentText"/>
      </w:pPr>
      <w:r>
        <w:rPr>
          <w:rStyle w:val="CommentReference"/>
        </w:rPr>
        <w:annotationRef/>
      </w:r>
      <w:r>
        <w:t>Exactly?  Approximately?</w:t>
      </w:r>
    </w:p>
  </w:comment>
  <w:comment w:id="556" w:author="Dave Bridges" w:date="2018-01-31T20:29:00Z" w:initials="DB">
    <w:p w14:paraId="3E392365" w14:textId="0DB68919" w:rsidR="00E43CA6" w:rsidRDefault="00E43CA6">
      <w:pPr>
        <w:pStyle w:val="CommentText"/>
      </w:pPr>
      <w:r>
        <w:rPr>
          <w:rStyle w:val="CommentReference"/>
        </w:rPr>
        <w:annotationRef/>
      </w:r>
      <w:r>
        <w:t>Ref needed</w:t>
      </w:r>
    </w:p>
  </w:comment>
  <w:comment w:id="559" w:author="Dave Bridges" w:date="2018-01-31T20:29:00Z" w:initials="DB">
    <w:p w14:paraId="1A2E4293" w14:textId="0B224E3B" w:rsidR="00E43CA6" w:rsidRDefault="00E43CA6">
      <w:pPr>
        <w:pStyle w:val="CommentText"/>
      </w:pPr>
      <w:r>
        <w:rPr>
          <w:rStyle w:val="CommentReference"/>
        </w:rPr>
        <w:annotationRef/>
      </w:r>
      <w:r>
        <w:t>I feel like this word is being used too much</w:t>
      </w:r>
    </w:p>
  </w:comment>
  <w:comment w:id="560" w:author="Dave Bridges" w:date="2018-01-31T20:29:00Z" w:initials="DB">
    <w:p w14:paraId="2E6F57D1" w14:textId="7622AD7B" w:rsidR="00E43CA6" w:rsidRDefault="00E43CA6">
      <w:pPr>
        <w:pStyle w:val="CommentText"/>
      </w:pPr>
      <w:r>
        <w:rPr>
          <w:rStyle w:val="CommentReference"/>
        </w:rPr>
        <w:annotationRef/>
      </w:r>
      <w:r>
        <w:t>Bathing used twice in back to back sentences, find a different verb that is a reasonable change</w:t>
      </w:r>
    </w:p>
  </w:comment>
  <w:comment w:id="561" w:author="Dave Bridges" w:date="2018-01-31T20:30:00Z" w:initials="DB">
    <w:p w14:paraId="174A8D21" w14:textId="22676DCC" w:rsidR="00E43CA6" w:rsidRDefault="00E43CA6">
      <w:pPr>
        <w:pStyle w:val="CommentText"/>
      </w:pPr>
      <w:r>
        <w:rPr>
          <w:rStyle w:val="CommentReference"/>
        </w:rPr>
        <w:annotationRef/>
      </w:r>
      <w:r>
        <w:t>Is this the same 12w time point from before?  Or after?</w:t>
      </w:r>
    </w:p>
  </w:comment>
  <w:comment w:id="562" w:author="Dave Bridges" w:date="2018-01-31T20:30:00Z" w:initials="DB">
    <w:p w14:paraId="2B6F0D4F" w14:textId="61A529BF" w:rsidR="00E43CA6" w:rsidRDefault="00E43CA6">
      <w:pPr>
        <w:pStyle w:val="CommentText"/>
      </w:pPr>
      <w:r>
        <w:rPr>
          <w:rStyle w:val="CommentReference"/>
        </w:rPr>
        <w:annotationRef/>
      </w:r>
      <w:r>
        <w:t>Make sure you decide which cell types you want to abbreviate, that those abbreviations are canonical, and then use them througout</w:t>
      </w:r>
    </w:p>
  </w:comment>
  <w:comment w:id="563" w:author="Dave Bridges" w:date="2018-01-31T20:31:00Z" w:initials="DB">
    <w:p w14:paraId="38D8ABBF" w14:textId="37FB9D2C" w:rsidR="00E43CA6" w:rsidRDefault="00E43CA6">
      <w:pPr>
        <w:pStyle w:val="CommentText"/>
      </w:pPr>
      <w:r>
        <w:rPr>
          <w:rStyle w:val="CommentReference"/>
        </w:rPr>
        <w:annotationRef/>
      </w:r>
      <w:r>
        <w:t>Few? Several?  Couple?</w:t>
      </w:r>
    </w:p>
  </w:comment>
  <w:comment w:id="564" w:author="Dave Bridges" w:date="2018-01-31T20:31:00Z" w:initials="DB">
    <w:p w14:paraId="0323D971" w14:textId="26912BFB" w:rsidR="00E43CA6" w:rsidRDefault="00E43CA6">
      <w:pPr>
        <w:pStyle w:val="CommentText"/>
      </w:pPr>
      <w:r>
        <w:rPr>
          <w:rStyle w:val="CommentReference"/>
        </w:rPr>
        <w:annotationRef/>
      </w:r>
      <w:r>
        <w:t>Ref needed</w:t>
      </w:r>
    </w:p>
  </w:comment>
  <w:comment w:id="565" w:author="Dave Bridges" w:date="2018-01-31T20:32:00Z" w:initials="DB">
    <w:p w14:paraId="6549D68C" w14:textId="6FB4F8D3" w:rsidR="00E43CA6" w:rsidRDefault="00E43CA6">
      <w:pPr>
        <w:pStyle w:val="CommentText"/>
      </w:pPr>
      <w:r>
        <w:rPr>
          <w:rStyle w:val="CommentReference"/>
        </w:rPr>
        <w:annotationRef/>
      </w:r>
      <w:r>
        <w:t>Wouldn’t mouse-derived polar trophoblastic cells still be murine.</w:t>
      </w:r>
    </w:p>
  </w:comment>
  <w:comment w:id="570" w:author="Dave Bridges" w:date="2018-01-31T20:34:00Z" w:initials="DB">
    <w:p w14:paraId="2E27699E" w14:textId="5987D80D" w:rsidR="00E43CA6" w:rsidRDefault="00E43CA6">
      <w:pPr>
        <w:pStyle w:val="CommentText"/>
      </w:pPr>
      <w:r>
        <w:rPr>
          <w:rStyle w:val="CommentReference"/>
        </w:rPr>
        <w:annotationRef/>
      </w:r>
      <w:r>
        <w:t>Run on sentence</w:t>
      </w:r>
    </w:p>
  </w:comment>
  <w:comment w:id="571" w:author="Dave Bridges" w:date="2018-02-05T14:15:00Z" w:initials="DB">
    <w:p w14:paraId="03CD3873" w14:textId="2EFD225C" w:rsidR="00E43CA6" w:rsidRDefault="00E43CA6">
      <w:pPr>
        <w:pStyle w:val="CommentText"/>
      </w:pPr>
      <w:r>
        <w:rPr>
          <w:rStyle w:val="CommentReference"/>
        </w:rPr>
        <w:annotationRef/>
      </w:r>
      <w:r>
        <w:t>This is a bit wordy, maybe try to make more succinct</w:t>
      </w:r>
    </w:p>
  </w:comment>
  <w:comment w:id="572" w:author="Dave Bridges" w:date="2018-02-05T17:23:00Z" w:initials="DB">
    <w:p w14:paraId="65F1ABCF" w14:textId="6EC277A8" w:rsidR="00E43CA6" w:rsidRDefault="00E43CA6">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573" w:author="Dave Bridges" w:date="2018-02-05T14:15:00Z" w:initials="DB">
    <w:p w14:paraId="401C01C2" w14:textId="59FB0F28" w:rsidR="00E43CA6" w:rsidRDefault="00E43CA6">
      <w:pPr>
        <w:pStyle w:val="CommentText"/>
      </w:pPr>
      <w:r>
        <w:rPr>
          <w:rStyle w:val="CommentReference"/>
        </w:rPr>
        <w:annotationRef/>
      </w:r>
      <w:r>
        <w:t>Could be shorter, maybe the placenta both signals and responds to maternal signals.</w:t>
      </w:r>
    </w:p>
  </w:comment>
  <w:comment w:id="574" w:author="Dave Bridges" w:date="2018-02-05T14:16:00Z" w:initials="DB">
    <w:p w14:paraId="0F816932" w14:textId="2A6EC7FC" w:rsidR="00E43CA6" w:rsidRDefault="00E43CA6">
      <w:pPr>
        <w:pStyle w:val="CommentText"/>
      </w:pPr>
      <w:r>
        <w:rPr>
          <w:rStyle w:val="CommentReference"/>
        </w:rPr>
        <w:annotationRef/>
      </w:r>
      <w:r>
        <w:t xml:space="preserve">This makes it sound like some haven’t.  </w:t>
      </w:r>
    </w:p>
  </w:comment>
  <w:comment w:id="578" w:author="Dave Bridges" w:date="2018-02-05T14:16:00Z" w:initials="DB">
    <w:p w14:paraId="0B449A2E" w14:textId="7213606B" w:rsidR="00E43CA6" w:rsidRDefault="00E43CA6">
      <w:pPr>
        <w:pStyle w:val="CommentText"/>
      </w:pPr>
      <w:r>
        <w:rPr>
          <w:rStyle w:val="CommentReference"/>
        </w:rPr>
        <w:annotationRef/>
      </w:r>
      <w:r>
        <w:t>List these protein names</w:t>
      </w:r>
    </w:p>
  </w:comment>
  <w:comment w:id="582" w:author="Dave Bridges" w:date="2018-02-05T14:17:00Z" w:initials="DB">
    <w:p w14:paraId="6C66EE8B" w14:textId="03C1054B" w:rsidR="00E43CA6" w:rsidRDefault="00E43CA6">
      <w:pPr>
        <w:pStyle w:val="CommentText"/>
      </w:pPr>
      <w:r>
        <w:rPr>
          <w:rStyle w:val="CommentReference"/>
        </w:rPr>
        <w:annotationRef/>
      </w:r>
      <w:r>
        <w:t>Do you mean at the maternal interface, or are you talking about like, muscle or adipose in the mother</w:t>
      </w:r>
    </w:p>
  </w:comment>
  <w:comment w:id="583" w:author="Dave Bridges" w:date="2018-02-05T14:26:00Z" w:initials="DB">
    <w:p w14:paraId="39247F41" w14:textId="5C502F83" w:rsidR="00E43CA6" w:rsidRDefault="00E43CA6">
      <w:pPr>
        <w:pStyle w:val="CommentText"/>
      </w:pPr>
      <w:r>
        <w:rPr>
          <w:rStyle w:val="CommentReference"/>
        </w:rPr>
        <w:annotationRef/>
      </w:r>
      <w:r>
        <w:t>ref</w:t>
      </w:r>
    </w:p>
  </w:comment>
  <w:comment w:id="584" w:author="Dave Bridges" w:date="2018-02-05T14:17:00Z" w:initials="DB">
    <w:p w14:paraId="2D377936" w14:textId="45D6910B" w:rsidR="00E43CA6" w:rsidRDefault="00E43CA6">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586" w:author="Dave Bridges" w:date="2018-02-05T14:18:00Z" w:initials="DB">
    <w:p w14:paraId="42E9837E" w14:textId="5908D0DC" w:rsidR="00E43CA6" w:rsidRDefault="00E43CA6">
      <w:pPr>
        <w:pStyle w:val="CommentText"/>
      </w:pPr>
      <w:r>
        <w:rPr>
          <w:rStyle w:val="CommentReference"/>
        </w:rPr>
        <w:annotationRef/>
      </w:r>
      <w:r>
        <w:t>I would love to see the reference for this.</w:t>
      </w:r>
    </w:p>
  </w:comment>
  <w:comment w:id="588" w:author="Dave Bridges" w:date="2018-02-05T14:19:00Z" w:initials="DB">
    <w:p w14:paraId="4241680E" w14:textId="0EEF04CC" w:rsidR="00E43CA6" w:rsidRDefault="00E43CA6">
      <w:pPr>
        <w:pStyle w:val="CommentText"/>
      </w:pPr>
      <w:r>
        <w:rPr>
          <w:rStyle w:val="CommentReference"/>
        </w:rPr>
        <w:annotationRef/>
      </w:r>
      <w:r>
        <w:t>ref</w:t>
      </w:r>
    </w:p>
  </w:comment>
  <w:comment w:id="593" w:author="Dave Bridges" w:date="2018-02-05T14:20:00Z" w:initials="DB">
    <w:p w14:paraId="55D4D807" w14:textId="2E07311B" w:rsidR="00E43CA6" w:rsidRDefault="00E43CA6">
      <w:pPr>
        <w:pStyle w:val="CommentText"/>
      </w:pPr>
      <w:r>
        <w:rPr>
          <w:rStyle w:val="CommentReference"/>
        </w:rPr>
        <w:annotationRef/>
      </w:r>
      <w:r>
        <w:t>ref</w:t>
      </w:r>
    </w:p>
  </w:comment>
  <w:comment w:id="595" w:author="Dave Bridges" w:date="2018-02-05T14:27:00Z" w:initials="DB">
    <w:p w14:paraId="3E0E7BA2" w14:textId="7CAB2227" w:rsidR="00E43CA6" w:rsidRDefault="00E43CA6">
      <w:pPr>
        <w:pStyle w:val="CommentText"/>
      </w:pPr>
      <w:r>
        <w:rPr>
          <w:rStyle w:val="CommentReference"/>
        </w:rPr>
        <w:annotationRef/>
      </w:r>
      <w:r>
        <w:t>Start off here by describing what the relevance of differentiation is, before you get into how this is modified</w:t>
      </w:r>
    </w:p>
  </w:comment>
  <w:comment w:id="596" w:author="Dave Bridges" w:date="2018-02-05T14:27:00Z" w:initials="DB">
    <w:p w14:paraId="071600A9" w14:textId="2F753211" w:rsidR="00E43CA6" w:rsidRDefault="00E43CA6">
      <w:pPr>
        <w:pStyle w:val="CommentText"/>
      </w:pPr>
      <w:r>
        <w:rPr>
          <w:rStyle w:val="CommentReference"/>
        </w:rPr>
        <w:annotationRef/>
      </w:r>
      <w:r>
        <w:t>there are four of these, alpha beta delta and gamma.  Which one(s) do you mean?</w:t>
      </w:r>
    </w:p>
  </w:comment>
  <w:comment w:id="597" w:author="Dave Bridges" w:date="2018-02-05T14:28:00Z" w:initials="DB">
    <w:p w14:paraId="4C4A2EC6" w14:textId="4A10A6D0" w:rsidR="00E43CA6" w:rsidRDefault="00E43CA6">
      <w:pPr>
        <w:pStyle w:val="CommentText"/>
      </w:pPr>
      <w:r>
        <w:rPr>
          <w:rStyle w:val="CommentReference"/>
        </w:rPr>
        <w:annotationRef/>
      </w:r>
      <w:r>
        <w:t>Is his not shown?</w:t>
      </w:r>
    </w:p>
  </w:comment>
  <w:comment w:id="598" w:author="Dave Bridges" w:date="2018-02-05T14:28:00Z" w:initials="DB">
    <w:p w14:paraId="7BDC5F16" w14:textId="5180353F" w:rsidR="00E43CA6" w:rsidRDefault="00E43CA6">
      <w:pPr>
        <w:pStyle w:val="CommentText"/>
      </w:pPr>
      <w:r>
        <w:rPr>
          <w:rStyle w:val="CommentReference"/>
        </w:rPr>
        <w:annotationRef/>
      </w:r>
      <w:r>
        <w:t>How so?</w:t>
      </w:r>
    </w:p>
  </w:comment>
  <w:comment w:id="599" w:author="Dave Bridges" w:date="2018-02-05T14:28:00Z" w:initials="DB">
    <w:p w14:paraId="77996849" w14:textId="405F5245" w:rsidR="00E43CA6" w:rsidRDefault="00E43CA6">
      <w:pPr>
        <w:pStyle w:val="CommentText"/>
      </w:pPr>
      <w:r>
        <w:rPr>
          <w:rStyle w:val="CommentReference"/>
        </w:rPr>
        <w:annotationRef/>
      </w:r>
      <w:r>
        <w:t>ref</w:t>
      </w:r>
    </w:p>
  </w:comment>
  <w:comment w:id="600" w:author="Dave Bridges" w:date="2018-02-05T14:28:00Z" w:initials="DB">
    <w:p w14:paraId="23E3F224" w14:textId="28FB6FD3" w:rsidR="00E43CA6" w:rsidRDefault="00E43CA6">
      <w:pPr>
        <w:pStyle w:val="CommentText"/>
      </w:pPr>
      <w:r>
        <w:rPr>
          <w:rStyle w:val="CommentReference"/>
        </w:rPr>
        <w:annotationRef/>
      </w:r>
      <w:r>
        <w:t>again either it does or it dosent</w:t>
      </w:r>
    </w:p>
  </w:comment>
  <w:comment w:id="601" w:author="Dave Bridges" w:date="2018-02-05T14:28:00Z" w:initials="DB">
    <w:p w14:paraId="50FDBA68" w14:textId="0C5249FD" w:rsidR="00E43CA6" w:rsidRDefault="00E43CA6">
      <w:pPr>
        <w:pStyle w:val="CommentText"/>
      </w:pPr>
      <w:r>
        <w:rPr>
          <w:rStyle w:val="CommentReference"/>
        </w:rPr>
        <w:annotationRef/>
      </w:r>
      <w:r>
        <w:t>what would be the relevance of this?</w:t>
      </w:r>
    </w:p>
  </w:comment>
  <w:comment w:id="602" w:author="Microsoft Office User" w:date="2018-01-31T15:49:00Z" w:initials="MOU">
    <w:p w14:paraId="0D4EDA77" w14:textId="6B5B76DE" w:rsidR="00E43CA6" w:rsidRDefault="00E43CA6">
      <w:pPr>
        <w:pStyle w:val="CommentText"/>
      </w:pPr>
      <w:r>
        <w:rPr>
          <w:rStyle w:val="CommentReference"/>
        </w:rPr>
        <w:annotationRef/>
      </w:r>
      <w:r>
        <w:t>Not sure if I understood this new article correctly! Once I have the reference, I will check it with Dave</w:t>
      </w:r>
    </w:p>
  </w:comment>
  <w:comment w:id="603" w:author="Dave Bridges" w:date="2018-02-05T17:23:00Z" w:initials="DB">
    <w:p w14:paraId="708A2266" w14:textId="6098E1A4" w:rsidR="00E43CA6" w:rsidRDefault="00E43CA6">
      <w:pPr>
        <w:pStyle w:val="CommentText"/>
      </w:pPr>
      <w:r>
        <w:rPr>
          <w:rStyle w:val="CommentReference"/>
        </w:rPr>
        <w:annotationRef/>
      </w:r>
      <w:r>
        <w:t>Sure, there is no reference so I have nothing to check now.</w:t>
      </w:r>
    </w:p>
  </w:comment>
  <w:comment w:id="605" w:author="Dave Bridges" w:date="2018-02-05T17:23:00Z" w:initials="DB">
    <w:p w14:paraId="506417C6" w14:textId="77C8E1C4" w:rsidR="00E43CA6" w:rsidRDefault="00E43CA6">
      <w:pPr>
        <w:pStyle w:val="CommentText"/>
      </w:pPr>
      <w:r>
        <w:rPr>
          <w:rStyle w:val="CommentReference"/>
        </w:rPr>
        <w:annotationRef/>
      </w:r>
      <w:r>
        <w:t>This might flow better coming after they hyperinsulinmea one.</w:t>
      </w:r>
    </w:p>
  </w:comment>
  <w:comment w:id="606" w:author="Dave Bridges" w:date="2018-02-05T14:29:00Z" w:initials="DB">
    <w:p w14:paraId="33490DB7" w14:textId="579A2F67" w:rsidR="00E43CA6" w:rsidRDefault="00E43CA6">
      <w:pPr>
        <w:pStyle w:val="CommentText"/>
      </w:pPr>
      <w:r>
        <w:rPr>
          <w:rStyle w:val="CommentReference"/>
        </w:rPr>
        <w:annotationRef/>
      </w:r>
      <w:r>
        <w:t>ref</w:t>
      </w:r>
    </w:p>
  </w:comment>
  <w:comment w:id="610" w:author="Dave Bridges" w:date="2018-02-05T14:30:00Z" w:initials="DB">
    <w:p w14:paraId="77869E06" w14:textId="18994BE9" w:rsidR="00E43CA6" w:rsidRDefault="00E43CA6">
      <w:pPr>
        <w:pStyle w:val="CommentText"/>
      </w:pPr>
      <w:r>
        <w:rPr>
          <w:rStyle w:val="CommentReference"/>
        </w:rPr>
        <w:annotationRef/>
      </w:r>
      <w:r>
        <w:t>Has this been demonstrated to result in pulses of nutrient transport?</w:t>
      </w:r>
    </w:p>
  </w:comment>
  <w:comment w:id="611" w:author="Dave Bridges" w:date="2018-02-05T14:30:00Z" w:initials="DB">
    <w:p w14:paraId="4C01D70E" w14:textId="7661CE7E" w:rsidR="00E43CA6" w:rsidRDefault="00E43CA6">
      <w:pPr>
        <w:pStyle w:val="CommentText"/>
      </w:pPr>
      <w:r>
        <w:rPr>
          <w:rStyle w:val="CommentReference"/>
        </w:rPr>
        <w:annotationRef/>
      </w:r>
      <w:r>
        <w:t>What is the functional relevance of this</w:t>
      </w:r>
    </w:p>
  </w:comment>
  <w:comment w:id="612" w:author="Dave Bridges" w:date="2018-02-05T14:31:00Z" w:initials="DB">
    <w:p w14:paraId="213BB162" w14:textId="4D258141" w:rsidR="00E43CA6" w:rsidRDefault="00E43C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613" w:author="Dave Bridges" w:date="2018-02-05T17:33:00Z" w:initials="DB">
    <w:p w14:paraId="4BBDFF41" w14:textId="4BE53D89" w:rsidR="00E43CA6" w:rsidRDefault="00E43CA6">
      <w:pPr>
        <w:pStyle w:val="CommentText"/>
      </w:pPr>
      <w:r>
        <w:rPr>
          <w:rStyle w:val="CommentReference"/>
        </w:rPr>
        <w:annotationRef/>
      </w:r>
      <w:r>
        <w:t>Could this be overlayed onto the figure?</w:t>
      </w:r>
    </w:p>
  </w:comment>
  <w:comment w:id="623" w:author="Dave Bridges" w:date="2018-02-05T17:25:00Z" w:initials="DB">
    <w:p w14:paraId="65CEC3BE" w14:textId="22F8E93E" w:rsidR="00E43CA6" w:rsidRDefault="00E43CA6">
      <w:pPr>
        <w:pStyle w:val="CommentText"/>
      </w:pPr>
      <w:r>
        <w:rPr>
          <w:rStyle w:val="CommentReference"/>
        </w:rPr>
        <w:annotationRef/>
      </w:r>
      <w:r>
        <w:t>This seems tagged on, im not sure what you mean here.</w:t>
      </w:r>
    </w:p>
  </w:comment>
  <w:comment w:id="629" w:author="Microsoft Office User" w:date="2018-01-31T16:02:00Z" w:initials="MOU">
    <w:p w14:paraId="16C7044E" w14:textId="77777777" w:rsidR="00E43CA6" w:rsidRDefault="00E43CA6"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E43CA6" w:rsidRPr="00005047" w:rsidRDefault="00E43CA6" w:rsidP="00005047">
      <w:r>
        <w:t>This article suggested the 2 theories but I need to check this is what they meant to say exactly with Dave</w:t>
      </w:r>
    </w:p>
    <w:p w14:paraId="1C4B4643" w14:textId="0ED34AFD" w:rsidR="00E43CA6" w:rsidRDefault="00E43CA6">
      <w:pPr>
        <w:pStyle w:val="CommentText"/>
      </w:pPr>
    </w:p>
  </w:comment>
  <w:comment w:id="628" w:author="Dave Bridges" w:date="2018-02-05T17:27:00Z" w:initials="DB">
    <w:p w14:paraId="4EA8FBDC" w14:textId="11D0DF01" w:rsidR="00E43CA6" w:rsidRDefault="00E43CA6">
      <w:pPr>
        <w:pStyle w:val="CommentText"/>
      </w:pPr>
      <w:r>
        <w:rPr>
          <w:rStyle w:val="CommentReference"/>
        </w:rPr>
        <w:annotationRef/>
      </w:r>
      <w:r>
        <w:t>This is confusing, im not sure what you are trying to say here.</w:t>
      </w:r>
    </w:p>
  </w:comment>
  <w:comment w:id="630" w:author="Dave Bridges" w:date="2018-02-05T17:27:00Z" w:initials="DB">
    <w:p w14:paraId="1507ED40" w14:textId="3C71686E" w:rsidR="00E43CA6" w:rsidRDefault="00E43CA6">
      <w:pPr>
        <w:pStyle w:val="CommentText"/>
      </w:pPr>
      <w:r>
        <w:rPr>
          <w:rStyle w:val="CommentReference"/>
        </w:rPr>
        <w:annotationRef/>
      </w:r>
      <w:r>
        <w:t>As in there is no gluconeogenesis, or this is the only/primary energy source</w:t>
      </w:r>
    </w:p>
  </w:comment>
  <w:comment w:id="632" w:author="Dave Bridges" w:date="2018-02-05T17:28:00Z" w:initials="DB">
    <w:p w14:paraId="2C49C2D2" w14:textId="06B73CF3" w:rsidR="00E43CA6" w:rsidRDefault="00E43CA6">
      <w:pPr>
        <w:pStyle w:val="CommentText"/>
      </w:pPr>
      <w:r>
        <w:rPr>
          <w:rStyle w:val="CommentReference"/>
        </w:rPr>
        <w:annotationRef/>
      </w:r>
      <w:r>
        <w:t>ref</w:t>
      </w:r>
    </w:p>
  </w:comment>
  <w:comment w:id="633" w:author="Dave Bridges" w:date="2018-02-05T17:29:00Z" w:initials="DB">
    <w:p w14:paraId="3EA9DF7D" w14:textId="4D83A480" w:rsidR="00E43CA6" w:rsidRDefault="00E43CA6">
      <w:pPr>
        <w:pStyle w:val="CommentText"/>
      </w:pPr>
      <w:r>
        <w:rPr>
          <w:rStyle w:val="CommentReference"/>
        </w:rPr>
        <w:annotationRef/>
      </w:r>
      <w:r>
        <w:t>If im paraphrasing correctly could this mean “this might indicate increasing control of glucose flux as pregnancy advances”</w:t>
      </w:r>
    </w:p>
  </w:comment>
  <w:comment w:id="635" w:author="Dave Bridges" w:date="2018-02-05T17:30:00Z" w:initials="DB">
    <w:p w14:paraId="331E32BD" w14:textId="3154B1C1" w:rsidR="00E43CA6" w:rsidRDefault="00E43CA6">
      <w:pPr>
        <w:pStyle w:val="CommentText"/>
      </w:pPr>
      <w:r>
        <w:rPr>
          <w:rStyle w:val="CommentReference"/>
        </w:rPr>
        <w:annotationRef/>
      </w:r>
      <w:r>
        <w:t>What proportion</w:t>
      </w:r>
    </w:p>
  </w:comment>
  <w:comment w:id="636" w:author="Microsoft Office User" w:date="2018-01-31T16:05:00Z" w:initials="MOU">
    <w:p w14:paraId="49AD7B1A" w14:textId="280DD07A" w:rsidR="00E43CA6" w:rsidRDefault="00E43CA6">
      <w:pPr>
        <w:pStyle w:val="CommentText"/>
      </w:pPr>
      <w:r>
        <w:rPr>
          <w:rStyle w:val="CommentReference"/>
        </w:rPr>
        <w:annotationRef/>
      </w:r>
      <w:r>
        <w:t>All this paragraph to be checked with Molly – lactate issue needs be addressed whether under hypoxic measures or not.</w:t>
      </w:r>
    </w:p>
  </w:comment>
  <w:comment w:id="637" w:author="Dave Bridges" w:date="2018-02-05T17:30:00Z" w:initials="DB">
    <w:p w14:paraId="1934040B" w14:textId="4E1A31C4" w:rsidR="00E43CA6" w:rsidRDefault="00E43CA6">
      <w:pPr>
        <w:pStyle w:val="CommentText"/>
      </w:pPr>
      <w:r>
        <w:rPr>
          <w:rStyle w:val="CommentReference"/>
        </w:rPr>
        <w:annotationRef/>
      </w:r>
      <w:r>
        <w:t>ref</w:t>
      </w:r>
    </w:p>
  </w:comment>
  <w:comment w:id="641" w:author="Dave Bridges" w:date="2018-02-05T17:31:00Z" w:initials="DB">
    <w:p w14:paraId="1F7E785F" w14:textId="15C6D629" w:rsidR="00E43CA6" w:rsidRDefault="00E43CA6">
      <w:pPr>
        <w:pStyle w:val="CommentText"/>
      </w:pPr>
      <w:r>
        <w:rPr>
          <w:rStyle w:val="CommentReference"/>
        </w:rPr>
        <w:annotationRef/>
      </w:r>
      <w:r>
        <w:t>earlier you talked a lot about A system transporters, where are those here?</w:t>
      </w:r>
    </w:p>
  </w:comment>
  <w:comment w:id="642" w:author="Dave Bridges" w:date="2018-02-05T17:31:00Z" w:initials="DB">
    <w:p w14:paraId="0812A3A3" w14:textId="5F453164" w:rsidR="00E43CA6" w:rsidRDefault="00E43CA6">
      <w:pPr>
        <w:pStyle w:val="CommentText"/>
      </w:pPr>
      <w:r>
        <w:rPr>
          <w:rStyle w:val="CommentReference"/>
        </w:rPr>
        <w:annotationRef/>
      </w:r>
      <w:r>
        <w:t>Does this mean that flux is highest, or it is at maximum capacity?</w:t>
      </w:r>
    </w:p>
  </w:comment>
  <w:comment w:id="643" w:author="Dave Bridges" w:date="2018-02-05T17:31:00Z" w:initials="DB">
    <w:p w14:paraId="7C84C2DC" w14:textId="02797572" w:rsidR="00E43CA6" w:rsidRDefault="00E43CA6">
      <w:pPr>
        <w:pStyle w:val="CommentText"/>
      </w:pPr>
      <w:r>
        <w:rPr>
          <w:rStyle w:val="CommentReference"/>
        </w:rPr>
        <w:annotationRef/>
      </w:r>
      <w:r>
        <w:t>What evidence?</w:t>
      </w:r>
    </w:p>
  </w:comment>
  <w:comment w:id="644" w:author="Dave Bridges" w:date="2018-02-05T17:32:00Z" w:initials="DB">
    <w:p w14:paraId="089B4027" w14:textId="46D2AB21" w:rsidR="00E43CA6" w:rsidRDefault="00E43CA6">
      <w:pPr>
        <w:pStyle w:val="CommentText"/>
      </w:pPr>
      <w:r>
        <w:rPr>
          <w:rStyle w:val="CommentReference"/>
        </w:rPr>
        <w:annotationRef/>
      </w:r>
      <w:r>
        <w:t>Im not sure I know of any active transport mechanisms of fatty acids.  Not that they don’t exist I just cant think of any.</w:t>
      </w:r>
    </w:p>
  </w:comment>
  <w:comment w:id="645" w:author="Dave Bridges" w:date="2018-02-05T17:33:00Z" w:initials="DB">
    <w:p w14:paraId="68BFD62A" w14:textId="0A5721F2" w:rsidR="00E43CA6" w:rsidRDefault="00E43CA6">
      <w:pPr>
        <w:pStyle w:val="CommentText"/>
      </w:pPr>
      <w:r>
        <w:rPr>
          <w:rStyle w:val="CommentReference"/>
        </w:rPr>
        <w:annotationRef/>
      </w:r>
      <w:r>
        <w:t>ref</w:t>
      </w:r>
    </w:p>
  </w:comment>
  <w:comment w:id="646" w:author="Dave Bridges" w:date="2018-02-05T17:32:00Z" w:initials="DB">
    <w:p w14:paraId="1AFBE0A4" w14:textId="44C23032" w:rsidR="00E43CA6" w:rsidRDefault="00E43CA6">
      <w:pPr>
        <w:pStyle w:val="CommentText"/>
      </w:pPr>
      <w:r>
        <w:rPr>
          <w:rStyle w:val="CommentReference"/>
        </w:rPr>
        <w:annotationRef/>
      </w:r>
      <w:r>
        <w:t xml:space="preserve">This is a recent review!  </w:t>
      </w:r>
    </w:p>
  </w:comment>
  <w:comment w:id="647" w:author="Microsoft Office User" w:date="2018-01-31T16:10:00Z" w:initials="MOU">
    <w:p w14:paraId="0A0B7FA1" w14:textId="77777777" w:rsidR="00E43CA6" w:rsidRPr="000646B0" w:rsidRDefault="00E43CA6"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E43CA6" w:rsidRPr="000646B0" w:rsidRDefault="00E43CA6" w:rsidP="009B0BAB">
      <w:hyperlink r:id="rId2" w:history="1">
        <w:r w:rsidRPr="000646B0">
          <w:rPr>
            <w:rStyle w:val="Hyperlink"/>
          </w:rPr>
          <w:t>https://www.ncbi.nlm.nih.gov/books/NBK3/table/A145/</w:t>
        </w:r>
      </w:hyperlink>
      <w:r w:rsidRPr="000646B0">
        <w:t xml:space="preserve">  FOR ABC TRANSPORTERS </w:t>
      </w:r>
    </w:p>
    <w:p w14:paraId="0F9CF42E" w14:textId="77777777" w:rsidR="00E43CA6" w:rsidRPr="000646B0" w:rsidRDefault="00E43CA6" w:rsidP="009B0BAB"/>
    <w:p w14:paraId="13505477" w14:textId="77777777" w:rsidR="00E43CA6" w:rsidRDefault="00E43CA6">
      <w:pPr>
        <w:pStyle w:val="CommentText"/>
      </w:pPr>
      <w:r>
        <w:t xml:space="preserve"> </w:t>
      </w:r>
    </w:p>
    <w:p w14:paraId="56CF851A" w14:textId="1726BD8C" w:rsidR="00E43CA6" w:rsidRDefault="00E43CA6">
      <w:pPr>
        <w:pStyle w:val="CommentText"/>
      </w:pPr>
      <w:r>
        <w:t xml:space="preserve">this review addressed slc and abc transporters on both syncytial membranes so I won’t repeat that but instead will refer people to the article. </w:t>
      </w:r>
    </w:p>
  </w:comment>
  <w:comment w:id="721" w:author="Microsoft Office User" w:date="2018-01-31T16:17:00Z" w:initials="MOU">
    <w:p w14:paraId="1473A47E" w14:textId="7C02B28C" w:rsidR="00E43CA6" w:rsidRDefault="00E43CA6">
      <w:pPr>
        <w:pStyle w:val="CommentText"/>
      </w:pPr>
      <w:r>
        <w:rPr>
          <w:rStyle w:val="CommentReference"/>
        </w:rPr>
        <w:annotationRef/>
      </w:r>
      <w:r>
        <w:t>Seriously check this, too with Dave – to be fair I am taking micronutrients now so Id rather double check I understood this lol</w:t>
      </w:r>
    </w:p>
  </w:comment>
  <w:comment w:id="737" w:author="Microsoft Office User" w:date="2018-01-31T16:20:00Z" w:initials="MOU">
    <w:p w14:paraId="2FAB4E2B" w14:textId="404B6229" w:rsidR="00E43CA6" w:rsidRDefault="00E43CA6">
      <w:pPr>
        <w:pStyle w:val="CommentText"/>
      </w:pPr>
      <w:r>
        <w:rPr>
          <w:rStyle w:val="CommentReference"/>
        </w:rPr>
        <w:annotationRef/>
      </w:r>
      <w:r>
        <w:t>Check with Dave</w:t>
      </w:r>
    </w:p>
  </w:comment>
  <w:comment w:id="751" w:author="Microsoft Office User" w:date="2018-01-31T16:31:00Z" w:initials="MOU">
    <w:p w14:paraId="3DE5E1AD" w14:textId="742BCB2E" w:rsidR="00E43CA6" w:rsidRDefault="00E43CA6">
      <w:pPr>
        <w:pStyle w:val="CommentText"/>
      </w:pPr>
      <w:r>
        <w:rPr>
          <w:rStyle w:val="CommentReference"/>
        </w:rPr>
        <w:annotationRef/>
      </w:r>
      <w:r>
        <w:t>Megalin ? just check what D knows.</w:t>
      </w:r>
    </w:p>
  </w:comment>
  <w:comment w:id="758" w:author="Dave Bridges" w:date="2018-02-05T17:37:00Z" w:initials="DB">
    <w:p w14:paraId="0929FD55" w14:textId="5C92F80C" w:rsidR="00E43CA6" w:rsidRDefault="00E43CA6">
      <w:pPr>
        <w:pStyle w:val="CommentText"/>
      </w:pPr>
      <w:r>
        <w:rPr>
          <w:rStyle w:val="CommentReference"/>
        </w:rPr>
        <w:annotationRef/>
      </w:r>
      <w:r>
        <w:t>Is this part of system A?</w:t>
      </w:r>
    </w:p>
  </w:comment>
  <w:comment w:id="778" w:author="Microsoft Office User" w:date="2018-01-31T16:15:00Z" w:initials="MOU">
    <w:p w14:paraId="12769828" w14:textId="77777777" w:rsidR="00E43CA6" w:rsidRDefault="00E43CA6" w:rsidP="003568EE">
      <w:pPr>
        <w:pStyle w:val="CommentText"/>
      </w:pPr>
      <w:r>
        <w:rPr>
          <w:rStyle w:val="CommentReference"/>
        </w:rPr>
        <w:annotationRef/>
      </w:r>
      <w:r>
        <w:t>New study check if this is what they meant with Dave</w:t>
      </w:r>
    </w:p>
  </w:comment>
  <w:comment w:id="796" w:author="Microsoft Office User" w:date="2018-01-31T16:24:00Z" w:initials="MOU">
    <w:p w14:paraId="51C54CAB" w14:textId="191B2D57" w:rsidR="00E43CA6" w:rsidRPr="000646B0" w:rsidRDefault="00E43CA6"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E43CA6" w:rsidRDefault="00E43CA6">
      <w:pPr>
        <w:pStyle w:val="CommentText"/>
      </w:pPr>
    </w:p>
  </w:comment>
  <w:comment w:id="833" w:author="Microsoft Office User" w:date="2018-01-31T16:25:00Z" w:initials="MOU">
    <w:p w14:paraId="60541B8F" w14:textId="18EBB537" w:rsidR="00E43CA6" w:rsidRDefault="00E43CA6">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836" w:author="Dave Bridges" w:date="2018-02-07T19:04:00Z" w:initials="DB">
    <w:p w14:paraId="7514C059" w14:textId="2E5944FC" w:rsidR="00E43CA6" w:rsidRDefault="00E43CA6">
      <w:pPr>
        <w:pStyle w:val="CommentText"/>
      </w:pPr>
      <w:r>
        <w:rPr>
          <w:rStyle w:val="CommentReference"/>
        </w:rPr>
        <w:annotationRef/>
      </w:r>
      <w:r>
        <w:t>Can the pancreas convert glucose to NEAA in appreciable amounts?</w:t>
      </w:r>
    </w:p>
  </w:comment>
  <w:comment w:id="843" w:author="Dave Bridges" w:date="2018-02-07T18:59:00Z" w:initials="DB">
    <w:p w14:paraId="3D527B8F" w14:textId="6E0CE8A7" w:rsidR="00E43CA6" w:rsidRDefault="00E43CA6">
      <w:pPr>
        <w:pStyle w:val="CommentText"/>
      </w:pPr>
      <w:r>
        <w:rPr>
          <w:rStyle w:val="CommentReference"/>
        </w:rPr>
        <w:annotationRef/>
      </w:r>
      <w:r>
        <w:t>Was this measured?</w:t>
      </w:r>
    </w:p>
  </w:comment>
  <w:comment w:id="844" w:author="Dave Bridges" w:date="2018-02-07T19:01:00Z" w:initials="DB">
    <w:p w14:paraId="0046516C" w14:textId="53F5E2A6" w:rsidR="00E43CA6" w:rsidRDefault="00E43CA6">
      <w:pPr>
        <w:pStyle w:val="CommentText"/>
      </w:pPr>
      <w:r>
        <w:rPr>
          <w:rStyle w:val="CommentReference"/>
        </w:rPr>
        <w:annotationRef/>
      </w:r>
      <w:r>
        <w:t>Which amino acids</w:t>
      </w:r>
    </w:p>
  </w:comment>
  <w:comment w:id="845" w:author="Dave Bridges" w:date="2018-02-07T19:02:00Z" w:initials="DB">
    <w:p w14:paraId="1B04DB1D" w14:textId="256C9E3A" w:rsidR="00E43CA6" w:rsidRDefault="00E43CA6">
      <w:pPr>
        <w:pStyle w:val="CommentText"/>
      </w:pPr>
      <w:r>
        <w:rPr>
          <w:rStyle w:val="CommentReference"/>
        </w:rPr>
        <w:annotationRef/>
      </w:r>
      <w:r>
        <w:t>Activity or transcript levels</w:t>
      </w:r>
    </w:p>
  </w:comment>
  <w:comment w:id="846" w:author="Dave Bridges" w:date="2018-02-07T19:02:00Z" w:initials="DB">
    <w:p w14:paraId="52FED14A" w14:textId="7B17CE31" w:rsidR="00E43CA6" w:rsidRDefault="00E43CA6">
      <w:pPr>
        <w:pStyle w:val="CommentText"/>
      </w:pPr>
      <w:r>
        <w:rPr>
          <w:rStyle w:val="CommentReference"/>
        </w:rPr>
        <w:annotationRef/>
      </w:r>
      <w:r>
        <w:t>Same point, only should be able to say activity if its measured biochemically</w:t>
      </w:r>
    </w:p>
  </w:comment>
  <w:comment w:id="847" w:author="Dave Bridges" w:date="2018-02-07T19:02:00Z" w:initials="DB">
    <w:p w14:paraId="5B4E1DD1" w14:textId="0A85F026" w:rsidR="00E43CA6" w:rsidRDefault="00E43CA6">
      <w:pPr>
        <w:pStyle w:val="CommentText"/>
      </w:pPr>
      <w:r>
        <w:rPr>
          <w:rStyle w:val="CommentReference"/>
        </w:rPr>
        <w:annotationRef/>
      </w:r>
      <w:r>
        <w:t>ref</w:t>
      </w:r>
    </w:p>
  </w:comment>
  <w:comment w:id="849" w:author="Dave Bridges" w:date="2018-02-07T19:03:00Z" w:initials="DB">
    <w:p w14:paraId="404BE2CE" w14:textId="1728C420" w:rsidR="00E43CA6" w:rsidRDefault="00E43CA6">
      <w:pPr>
        <w:pStyle w:val="CommentText"/>
      </w:pPr>
      <w:r>
        <w:rPr>
          <w:rStyle w:val="CommentReference"/>
        </w:rPr>
        <w:annotationRef/>
      </w:r>
      <w:r>
        <w:t>part of what we have to do here is to make sense of this.</w:t>
      </w:r>
    </w:p>
  </w:comment>
  <w:comment w:id="850" w:author="Dave Bridges" w:date="2018-02-07T19:03:00Z" w:initials="DB">
    <w:p w14:paraId="11F8BFFE" w14:textId="1E81CFFC" w:rsidR="00E43CA6" w:rsidRDefault="00E43CA6">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852" w:author="Dave Bridges" w:date="2018-02-07T19:05:00Z" w:initials="DB">
    <w:p w14:paraId="181EFDAF" w14:textId="6842D917" w:rsidR="00E43CA6" w:rsidRDefault="00E43CA6">
      <w:pPr>
        <w:pStyle w:val="CommentText"/>
      </w:pPr>
      <w:r>
        <w:rPr>
          <w:rStyle w:val="CommentReference"/>
        </w:rPr>
        <w:annotationRef/>
      </w:r>
      <w:r>
        <w:t>Placentas in general, or specific cell types?</w:t>
      </w:r>
    </w:p>
  </w:comment>
  <w:comment w:id="853" w:author="Dave Bridges" w:date="2018-02-07T19:05:00Z" w:initials="DB">
    <w:p w14:paraId="678F26AA" w14:textId="0119B927" w:rsidR="00E43CA6" w:rsidRDefault="00E43CA6">
      <w:pPr>
        <w:pStyle w:val="CommentText"/>
      </w:pPr>
      <w:r>
        <w:rPr>
          <w:rStyle w:val="CommentReference"/>
        </w:rPr>
        <w:annotationRef/>
      </w:r>
      <w:r>
        <w:t>This is several thoughts that probably need to be isolated.</w:t>
      </w:r>
    </w:p>
  </w:comment>
  <w:comment w:id="855" w:author="Dave Bridges" w:date="2018-02-07T19:06:00Z" w:initials="DB">
    <w:p w14:paraId="79604E79" w14:textId="2BDE1770" w:rsidR="00E43CA6" w:rsidRDefault="00E43CA6">
      <w:pPr>
        <w:pStyle w:val="CommentText"/>
      </w:pPr>
      <w:r>
        <w:rPr>
          <w:rStyle w:val="CommentReference"/>
        </w:rPr>
        <w:annotationRef/>
      </w:r>
      <w:r>
        <w:t>This is why direct measurements of the rates is important here.  More transporters could also allow for buffering rather than flow.</w:t>
      </w:r>
    </w:p>
  </w:comment>
  <w:comment w:id="856" w:author="Dave Bridges" w:date="2018-02-07T19:06:00Z" w:initials="DB">
    <w:p w14:paraId="0235E973" w14:textId="47676C2D" w:rsidR="00E43CA6" w:rsidRDefault="00E43CA6">
      <w:pPr>
        <w:pStyle w:val="CommentText"/>
      </w:pPr>
      <w:r>
        <w:rPr>
          <w:rStyle w:val="CommentReference"/>
        </w:rPr>
        <w:annotationRef/>
      </w:r>
      <w:r>
        <w:t>Try not to use words like recent, emerging, etc.  You want your writing to be timeless, not only relevant to some recent study.</w:t>
      </w:r>
    </w:p>
  </w:comment>
  <w:comment w:id="857" w:author="Microsoft Office User" w:date="2018-01-31T16:39:00Z" w:initials="MOU">
    <w:p w14:paraId="4642EA29" w14:textId="36FE6147" w:rsidR="00E43CA6" w:rsidRDefault="00E43CA6">
      <w:pPr>
        <w:pStyle w:val="CommentText"/>
      </w:pPr>
      <w:r>
        <w:rPr>
          <w:rStyle w:val="CommentReference"/>
        </w:rPr>
        <w:annotationRef/>
      </w:r>
      <w:r>
        <w:t>Has there been a study where they showed an increase in FA trasnporters? Or cholesterol? Cant remember any, but will check again! – D help please</w:t>
      </w:r>
    </w:p>
  </w:comment>
  <w:comment w:id="859" w:author="Dave Bridges" w:date="2018-02-07T19:08:00Z" w:initials="DB">
    <w:p w14:paraId="1F0C845E" w14:textId="63D11A0D" w:rsidR="00E43CA6" w:rsidRDefault="00E43CA6">
      <w:pPr>
        <w:pStyle w:val="CommentText"/>
      </w:pPr>
      <w:r>
        <w:rPr>
          <w:rStyle w:val="CommentReference"/>
        </w:rPr>
        <w:annotationRef/>
      </w:r>
      <w:r>
        <w:t>Needs specific examples.  These are important things to know, as they could confound the apparent effects of obesity.</w:t>
      </w:r>
    </w:p>
  </w:comment>
  <w:comment w:id="860" w:author="Dave Bridges" w:date="2018-02-07T19:07:00Z" w:initials="DB">
    <w:p w14:paraId="2E39C8CA" w14:textId="66C7EE44" w:rsidR="00E43CA6" w:rsidRDefault="00E43CA6">
      <w:pPr>
        <w:pStyle w:val="CommentText"/>
      </w:pPr>
      <w:r>
        <w:rPr>
          <w:rStyle w:val="CommentReference"/>
        </w:rPr>
        <w:annotationRef/>
      </w:r>
      <w:r>
        <w:t>Do you mean will upregulate transport of limiting micronutrients?</w:t>
      </w:r>
    </w:p>
  </w:comment>
  <w:comment w:id="865" w:author="Microsoft Office User" w:date="2018-01-31T16:41:00Z" w:initials="MOU">
    <w:p w14:paraId="38E63F2F" w14:textId="0F3552AC" w:rsidR="00E43CA6" w:rsidRDefault="00E43CA6">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866" w:author="Dave Bridges" w:date="2018-02-07T19:09:00Z" w:initials="DB">
    <w:p w14:paraId="4E8A8F83" w14:textId="6D12F4AB" w:rsidR="00E43CA6" w:rsidRDefault="00E43CA6">
      <w:pPr>
        <w:pStyle w:val="CommentText"/>
      </w:pPr>
      <w:r>
        <w:rPr>
          <w:rStyle w:val="CommentReference"/>
        </w:rPr>
        <w:annotationRef/>
      </w:r>
      <w:r>
        <w:rPr>
          <w:rStyle w:val="CommentReference"/>
        </w:rPr>
        <w:t>ref</w:t>
      </w:r>
    </w:p>
  </w:comment>
  <w:comment w:id="867" w:author="Dave Bridges" w:date="2018-02-07T19:09:00Z" w:initials="DB">
    <w:p w14:paraId="3CBCC9D3" w14:textId="1C291746" w:rsidR="00E43CA6" w:rsidRDefault="00E43CA6">
      <w:pPr>
        <w:pStyle w:val="CommentText"/>
      </w:pPr>
      <w:r>
        <w:rPr>
          <w:rStyle w:val="CommentReference"/>
        </w:rPr>
        <w:annotationRef/>
      </w:r>
      <w:r>
        <w:t>into where?</w:t>
      </w:r>
    </w:p>
  </w:comment>
  <w:comment w:id="868" w:author="Microsoft Office User" w:date="2018-01-31T16:43:00Z" w:initials="MOU">
    <w:p w14:paraId="03E70B8D" w14:textId="10208D34" w:rsidR="00E43CA6" w:rsidRDefault="00E43CA6">
      <w:pPr>
        <w:pStyle w:val="CommentText"/>
      </w:pPr>
      <w:r>
        <w:rPr>
          <w:rStyle w:val="CommentReference"/>
        </w:rPr>
        <w:annotationRef/>
      </w:r>
      <w:r>
        <w:t>I did mention adiponectin earlier in the same sense, but couldn’t think of what else to add here.</w:t>
      </w:r>
    </w:p>
  </w:comment>
  <w:comment w:id="869" w:author="Dave Bridges" w:date="2018-02-07T19:09:00Z" w:initials="DB">
    <w:p w14:paraId="23121C1F" w14:textId="0C770AFE" w:rsidR="00E43CA6" w:rsidRDefault="00E43CA6">
      <w:pPr>
        <w:pStyle w:val="CommentText"/>
      </w:pPr>
      <w:r>
        <w:rPr>
          <w:rStyle w:val="CommentReference"/>
        </w:rPr>
        <w:annotationRef/>
      </w:r>
      <w:r>
        <w:t>What is the association between maternal adiponectin and fetal outcomes (obesity, risk of diabetes, etc).  Is this secondary to, or dependent on the obesity?</w:t>
      </w:r>
    </w:p>
  </w:comment>
  <w:comment w:id="870" w:author="Dave Bridges" w:date="2018-02-07T19:10:00Z" w:initials="DB">
    <w:p w14:paraId="4DED600E" w14:textId="36B0C0EF" w:rsidR="00E43CA6" w:rsidRDefault="00E43CA6">
      <w:pPr>
        <w:pStyle w:val="CommentText"/>
      </w:pPr>
      <w:r>
        <w:rPr>
          <w:rStyle w:val="CommentReference"/>
        </w:rPr>
        <w:annotationRef/>
      </w:r>
      <w:r>
        <w:t>Is there any studies on PPARa and placental function?</w:t>
      </w:r>
    </w:p>
  </w:comment>
  <w:comment w:id="871" w:author="Microsoft Office User" w:date="2018-01-31T16:45:00Z" w:initials="MOU">
    <w:p w14:paraId="4B03CB67" w14:textId="45A01B1C" w:rsidR="00E43CA6" w:rsidRDefault="00E43CA6">
      <w:pPr>
        <w:pStyle w:val="CommentText"/>
      </w:pPr>
      <w:r>
        <w:rPr>
          <w:rStyle w:val="CommentReference"/>
        </w:rPr>
        <w:annotationRef/>
      </w:r>
      <w:r>
        <w:t>Same mTORC comment</w:t>
      </w:r>
    </w:p>
  </w:comment>
  <w:comment w:id="872" w:author="Dave Bridges" w:date="2018-02-07T19:10:00Z" w:initials="DB">
    <w:p w14:paraId="35E668F1" w14:textId="225D898B" w:rsidR="00E43CA6" w:rsidRDefault="00E43CA6">
      <w:pPr>
        <w:pStyle w:val="CommentText"/>
      </w:pPr>
      <w:r>
        <w:rPr>
          <w:rStyle w:val="CommentReference"/>
        </w:rPr>
        <w:annotationRef/>
      </w:r>
      <w:r>
        <w:t>What evidence?</w:t>
      </w:r>
    </w:p>
  </w:comment>
  <w:comment w:id="875" w:author="Dave Bridges" w:date="2018-02-07T19:11:00Z" w:initials="DB">
    <w:p w14:paraId="175457D7" w14:textId="264EBFE1" w:rsidR="00E43CA6" w:rsidRDefault="00E43CA6">
      <w:pPr>
        <w:pStyle w:val="CommentText"/>
      </w:pPr>
      <w:r>
        <w:rPr>
          <w:rStyle w:val="CommentReference"/>
        </w:rPr>
        <w:annotationRef/>
      </w:r>
      <w:r>
        <w:t>What does this mean?</w:t>
      </w:r>
    </w:p>
  </w:comment>
  <w:comment w:id="877" w:author="Dave Bridges" w:date="2018-02-07T19:11:00Z" w:initials="DB">
    <w:p w14:paraId="1A037F1E" w14:textId="66D05CC4" w:rsidR="00E43CA6" w:rsidRDefault="00E43CA6">
      <w:pPr>
        <w:pStyle w:val="CommentText"/>
      </w:pPr>
      <w:r>
        <w:rPr>
          <w:rStyle w:val="CommentReference"/>
        </w:rPr>
        <w:annotationRef/>
      </w:r>
      <w:r>
        <w:t>Hopefully they had some proposed mechanism in this study.</w:t>
      </w:r>
    </w:p>
  </w:comment>
  <w:comment w:id="878" w:author="Dave Bridges" w:date="2018-02-07T19:12:00Z" w:initials="DB">
    <w:p w14:paraId="6283B334" w14:textId="18DA3A2A" w:rsidR="00E43CA6" w:rsidRDefault="00E43CA6">
      <w:pPr>
        <w:pStyle w:val="CommentText"/>
      </w:pPr>
      <w:r>
        <w:rPr>
          <w:rStyle w:val="CommentReference"/>
        </w:rPr>
        <w:annotationRef/>
      </w:r>
      <w:r>
        <w:t>Activation?</w:t>
      </w:r>
    </w:p>
  </w:comment>
  <w:comment w:id="879" w:author="Dave Bridges" w:date="2018-02-07T19:12:00Z" w:initials="DB">
    <w:p w14:paraId="06F60D4A" w14:textId="1CDB7D5C" w:rsidR="00E43CA6" w:rsidRDefault="00E43CA6">
      <w:pPr>
        <w:pStyle w:val="CommentText"/>
      </w:pPr>
      <w:r>
        <w:rPr>
          <w:rStyle w:val="CommentReference"/>
        </w:rPr>
        <w:annotationRef/>
      </w:r>
      <w:r>
        <w:t>Activation?</w:t>
      </w:r>
    </w:p>
  </w:comment>
  <w:comment w:id="881" w:author="Dave Bridges" w:date="2018-02-07T19:12:00Z" w:initials="DB">
    <w:p w14:paraId="7366A7D8" w14:textId="4C01FFAB" w:rsidR="00E43CA6" w:rsidRDefault="00E43CA6">
      <w:pPr>
        <w:pStyle w:val="CommentText"/>
      </w:pPr>
      <w:r>
        <w:rPr>
          <w:rStyle w:val="CommentReference"/>
        </w:rPr>
        <w:annotationRef/>
      </w:r>
      <w:r>
        <w:t>What is this?</w:t>
      </w:r>
    </w:p>
  </w:comment>
  <w:comment w:id="882" w:author="Microsoft Office User" w:date="2018-01-31T16:48:00Z" w:initials="MOU">
    <w:p w14:paraId="58F7DA53" w14:textId="6BA8BB3D" w:rsidR="00E43CA6" w:rsidRDefault="00E43CA6">
      <w:pPr>
        <w:pStyle w:val="CommentText"/>
      </w:pPr>
      <w:r>
        <w:rPr>
          <w:rStyle w:val="CommentReference"/>
        </w:rPr>
        <w:annotationRef/>
      </w:r>
      <w:r>
        <w:t xml:space="preserve">Honestly idk if they have tried this on humans – need to check. </w:t>
      </w:r>
    </w:p>
  </w:comment>
  <w:comment w:id="886" w:author="Dave Bridges" w:date="2018-02-07T19:13:00Z" w:initials="DB">
    <w:p w14:paraId="3D5C70C1" w14:textId="2D500C85" w:rsidR="00E43CA6" w:rsidRDefault="00E43CA6">
      <w:pPr>
        <w:pStyle w:val="CommentText"/>
      </w:pPr>
      <w:r>
        <w:rPr>
          <w:rStyle w:val="CommentReference"/>
        </w:rPr>
        <w:annotationRef/>
      </w:r>
      <w:r>
        <w:t>All of them, or was this anatomically specific?</w:t>
      </w:r>
    </w:p>
  </w:comment>
  <w:comment w:id="887" w:author="Dave Bridges" w:date="2018-02-07T19:13:00Z" w:initials="DB">
    <w:p w14:paraId="72FD2221" w14:textId="423D79A8" w:rsidR="00E43CA6" w:rsidRDefault="00E43CA6">
      <w:pPr>
        <w:pStyle w:val="CommentText"/>
      </w:pPr>
      <w:r>
        <w:rPr>
          <w:rStyle w:val="CommentReference"/>
        </w:rPr>
        <w:annotationRef/>
      </w:r>
      <w:r>
        <w:t>Might be worth mentioning the role of mTORC1 and PPARa/d in mediating exercise dependent responses?</w:t>
      </w:r>
    </w:p>
  </w:comment>
  <w:comment w:id="891" w:author="Dave Bridges" w:date="2018-02-07T19:14:00Z" w:initials="DB">
    <w:p w14:paraId="5F9D71FD" w14:textId="1238F346" w:rsidR="00E43CA6" w:rsidRDefault="00E43CA6">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893" w:author="Dave Bridges" w:date="2018-02-07T19:15:00Z" w:initials="DB">
    <w:p w14:paraId="0C0D631E" w14:textId="3E17D111" w:rsidR="00E43CA6" w:rsidRDefault="00E43CA6">
      <w:pPr>
        <w:pStyle w:val="CommentText"/>
      </w:pPr>
      <w:r>
        <w:rPr>
          <w:rStyle w:val="CommentReference"/>
        </w:rPr>
        <w:annotationRef/>
      </w:r>
      <w:r>
        <w:t>Such as…</w:t>
      </w:r>
    </w:p>
  </w:comment>
  <w:comment w:id="894" w:author="Dave Bridges" w:date="2018-02-07T19:16:00Z" w:initials="DB">
    <w:p w14:paraId="2AC69508" w14:textId="7EC29690" w:rsidR="00E43CA6" w:rsidRDefault="00E43CA6">
      <w:pPr>
        <w:pStyle w:val="CommentText"/>
      </w:pPr>
      <w:r>
        <w:rPr>
          <w:rStyle w:val="CommentReference"/>
        </w:rPr>
        <w:annotationRef/>
      </w:r>
      <w:r>
        <w:t>Are they?  Always?</w:t>
      </w:r>
    </w:p>
  </w:comment>
  <w:comment w:id="895" w:author="Dave Bridges" w:date="2018-02-07T19:16:00Z" w:initials="DB">
    <w:p w14:paraId="0A1717C3" w14:textId="25C5E4EE" w:rsidR="00E43CA6" w:rsidRDefault="00E43CA6">
      <w:pPr>
        <w:pStyle w:val="CommentText"/>
      </w:pPr>
      <w:r>
        <w:rPr>
          <w:rStyle w:val="CommentReference"/>
        </w:rPr>
        <w:annotationRef/>
      </w:r>
      <w:r>
        <w:t>And consideration of the intraplacental metabolism.</w:t>
      </w:r>
    </w:p>
  </w:comment>
  <w:comment w:id="900" w:author="Dave Bridges" w:date="2018-02-07T19:17:00Z" w:initials="DB">
    <w:p w14:paraId="09D88788" w14:textId="2B1599A6" w:rsidR="00E43CA6" w:rsidRDefault="00E43CA6">
      <w:pPr>
        <w:pStyle w:val="CommentText"/>
      </w:pPr>
      <w:r>
        <w:rPr>
          <w:rStyle w:val="CommentReference"/>
        </w:rPr>
        <w:annotationRef/>
      </w:r>
      <w:r>
        <w:t>Why is this relevant?</w:t>
      </w:r>
    </w:p>
  </w:comment>
  <w:comment w:id="903" w:author="Dave Bridges" w:date="2018-02-07T19:18:00Z" w:initials="DB">
    <w:p w14:paraId="4A794A22" w14:textId="0A0E9F3F" w:rsidR="00E43CA6" w:rsidRDefault="00E43CA6">
      <w:pPr>
        <w:pStyle w:val="CommentText"/>
      </w:pPr>
      <w:r>
        <w:rPr>
          <w:rStyle w:val="CommentReference"/>
        </w:rPr>
        <w:annotationRef/>
      </w:r>
      <w:r>
        <w:t>Developmentally?  Metabolically?</w:t>
      </w:r>
    </w:p>
  </w:comment>
  <w:comment w:id="904" w:author="Dave Bridges" w:date="2018-02-07T19:18:00Z" w:initials="DB">
    <w:p w14:paraId="6DFFD96C" w14:textId="13497642" w:rsidR="00E43CA6" w:rsidRDefault="00E43CA6">
      <w:pPr>
        <w:pStyle w:val="CommentText"/>
      </w:pPr>
      <w:r>
        <w:rPr>
          <w:rStyle w:val="CommentReference"/>
        </w:rPr>
        <w:annotationRef/>
      </w:r>
      <w:r>
        <w:t>This would fit better in the earlier endocrine section</w:t>
      </w:r>
    </w:p>
  </w:comment>
  <w:comment w:id="905" w:author="Dave Bridges" w:date="2018-02-07T19:18:00Z" w:initials="DB">
    <w:p w14:paraId="044A7A7A" w14:textId="6EFB1FA0" w:rsidR="00E43CA6" w:rsidRDefault="00E43CA6">
      <w:pPr>
        <w:pStyle w:val="CommentText"/>
      </w:pPr>
      <w:r>
        <w:rPr>
          <w:rStyle w:val="CommentReference"/>
        </w:rPr>
        <w:annotationRef/>
      </w:r>
      <w:r>
        <w:t>This seems like a good finishing position, probably put the mechanism paragraph before this.</w:t>
      </w:r>
    </w:p>
  </w:comment>
  <w:comment w:id="910" w:author="Dave Bridges" w:date="2018-02-07T19:19:00Z" w:initials="DB">
    <w:p w14:paraId="24B12DF9" w14:textId="7B26DEA6" w:rsidR="00E43CA6" w:rsidRDefault="00E43CA6">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B3CF5" w14:textId="77777777" w:rsidR="002A453D" w:rsidRDefault="002A453D" w:rsidP="00EB23A7">
      <w:r>
        <w:separator/>
      </w:r>
    </w:p>
  </w:endnote>
  <w:endnote w:type="continuationSeparator" w:id="0">
    <w:p w14:paraId="1EBD0C4B" w14:textId="77777777" w:rsidR="002A453D" w:rsidRDefault="002A453D"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633079" w14:textId="77777777" w:rsidR="002A453D" w:rsidRDefault="002A453D" w:rsidP="00EB23A7">
      <w:r>
        <w:separator/>
      </w:r>
    </w:p>
  </w:footnote>
  <w:footnote w:type="continuationSeparator" w:id="0">
    <w:p w14:paraId="0608BBF2" w14:textId="77777777" w:rsidR="002A453D" w:rsidRDefault="002A453D"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403B"/>
    <w:rsid w:val="000469A4"/>
    <w:rsid w:val="000646B0"/>
    <w:rsid w:val="00081D96"/>
    <w:rsid w:val="00083487"/>
    <w:rsid w:val="0008628B"/>
    <w:rsid w:val="00087312"/>
    <w:rsid w:val="0008752F"/>
    <w:rsid w:val="00097684"/>
    <w:rsid w:val="00097A88"/>
    <w:rsid w:val="000B1CD1"/>
    <w:rsid w:val="000B29C8"/>
    <w:rsid w:val="000B31BE"/>
    <w:rsid w:val="000B3494"/>
    <w:rsid w:val="000B43B5"/>
    <w:rsid w:val="000B593A"/>
    <w:rsid w:val="000B65F1"/>
    <w:rsid w:val="000B6895"/>
    <w:rsid w:val="000C22A9"/>
    <w:rsid w:val="000C5574"/>
    <w:rsid w:val="000D73DD"/>
    <w:rsid w:val="000E06F5"/>
    <w:rsid w:val="000E2A29"/>
    <w:rsid w:val="000E2AB7"/>
    <w:rsid w:val="000E558C"/>
    <w:rsid w:val="000F07BB"/>
    <w:rsid w:val="0010183D"/>
    <w:rsid w:val="0010268A"/>
    <w:rsid w:val="00105617"/>
    <w:rsid w:val="00105DD9"/>
    <w:rsid w:val="00110BA1"/>
    <w:rsid w:val="00112D59"/>
    <w:rsid w:val="00116708"/>
    <w:rsid w:val="001238F4"/>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826DB"/>
    <w:rsid w:val="00183C12"/>
    <w:rsid w:val="001852AE"/>
    <w:rsid w:val="001857CC"/>
    <w:rsid w:val="00187860"/>
    <w:rsid w:val="00194B48"/>
    <w:rsid w:val="001952F3"/>
    <w:rsid w:val="001958B1"/>
    <w:rsid w:val="001A37F3"/>
    <w:rsid w:val="001A4146"/>
    <w:rsid w:val="001A658D"/>
    <w:rsid w:val="001B42EB"/>
    <w:rsid w:val="001C1C5D"/>
    <w:rsid w:val="001C1E50"/>
    <w:rsid w:val="001C798D"/>
    <w:rsid w:val="001D0421"/>
    <w:rsid w:val="001D311F"/>
    <w:rsid w:val="001D5EC4"/>
    <w:rsid w:val="001E0196"/>
    <w:rsid w:val="001E08B4"/>
    <w:rsid w:val="001E16D8"/>
    <w:rsid w:val="001E2B31"/>
    <w:rsid w:val="001E6E12"/>
    <w:rsid w:val="001E7798"/>
    <w:rsid w:val="001F0C35"/>
    <w:rsid w:val="001F0C9C"/>
    <w:rsid w:val="001F297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59FA"/>
    <w:rsid w:val="00266BFB"/>
    <w:rsid w:val="00272C70"/>
    <w:rsid w:val="00275026"/>
    <w:rsid w:val="00275911"/>
    <w:rsid w:val="00276386"/>
    <w:rsid w:val="00283AEF"/>
    <w:rsid w:val="00286362"/>
    <w:rsid w:val="002902DE"/>
    <w:rsid w:val="00295E37"/>
    <w:rsid w:val="002A37D1"/>
    <w:rsid w:val="002A453D"/>
    <w:rsid w:val="002A5FC3"/>
    <w:rsid w:val="002A703D"/>
    <w:rsid w:val="002B0E0B"/>
    <w:rsid w:val="002B32E4"/>
    <w:rsid w:val="002B4EE9"/>
    <w:rsid w:val="002B6E61"/>
    <w:rsid w:val="002C3AB4"/>
    <w:rsid w:val="002C7CA4"/>
    <w:rsid w:val="002C7CF4"/>
    <w:rsid w:val="002D12FE"/>
    <w:rsid w:val="002D272D"/>
    <w:rsid w:val="002D619E"/>
    <w:rsid w:val="002D7478"/>
    <w:rsid w:val="002E2FF8"/>
    <w:rsid w:val="002E7629"/>
    <w:rsid w:val="002F58D8"/>
    <w:rsid w:val="002F592E"/>
    <w:rsid w:val="00302229"/>
    <w:rsid w:val="003035B0"/>
    <w:rsid w:val="00303862"/>
    <w:rsid w:val="00307522"/>
    <w:rsid w:val="00307915"/>
    <w:rsid w:val="00313E93"/>
    <w:rsid w:val="003143A4"/>
    <w:rsid w:val="00317AA4"/>
    <w:rsid w:val="00320F4E"/>
    <w:rsid w:val="00323D4B"/>
    <w:rsid w:val="003269B8"/>
    <w:rsid w:val="003269FB"/>
    <w:rsid w:val="00332AED"/>
    <w:rsid w:val="00335D66"/>
    <w:rsid w:val="0033690D"/>
    <w:rsid w:val="0034033D"/>
    <w:rsid w:val="00340651"/>
    <w:rsid w:val="0034196A"/>
    <w:rsid w:val="00341CF9"/>
    <w:rsid w:val="00344295"/>
    <w:rsid w:val="00346832"/>
    <w:rsid w:val="00347DF6"/>
    <w:rsid w:val="00350031"/>
    <w:rsid w:val="0035011C"/>
    <w:rsid w:val="003554DF"/>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49A7"/>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167A0"/>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2DA6"/>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822"/>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341F"/>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38B7"/>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968E1"/>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12569"/>
    <w:rsid w:val="00A1359A"/>
    <w:rsid w:val="00A17E3D"/>
    <w:rsid w:val="00A20EAD"/>
    <w:rsid w:val="00A21210"/>
    <w:rsid w:val="00A23798"/>
    <w:rsid w:val="00A31E71"/>
    <w:rsid w:val="00A35776"/>
    <w:rsid w:val="00A364B0"/>
    <w:rsid w:val="00A366C9"/>
    <w:rsid w:val="00A435C0"/>
    <w:rsid w:val="00A446AD"/>
    <w:rsid w:val="00A44988"/>
    <w:rsid w:val="00A52442"/>
    <w:rsid w:val="00A53414"/>
    <w:rsid w:val="00A550F3"/>
    <w:rsid w:val="00A600DE"/>
    <w:rsid w:val="00A73206"/>
    <w:rsid w:val="00A80875"/>
    <w:rsid w:val="00A82459"/>
    <w:rsid w:val="00A854A9"/>
    <w:rsid w:val="00A85C2C"/>
    <w:rsid w:val="00A97327"/>
    <w:rsid w:val="00AA0B16"/>
    <w:rsid w:val="00AA0B36"/>
    <w:rsid w:val="00AA28CC"/>
    <w:rsid w:val="00AA6796"/>
    <w:rsid w:val="00AB0CE0"/>
    <w:rsid w:val="00AB27E6"/>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433D7"/>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15A6"/>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256FF"/>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B402B"/>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320E"/>
    <w:rsid w:val="00D44A0A"/>
    <w:rsid w:val="00D46A3A"/>
    <w:rsid w:val="00D50851"/>
    <w:rsid w:val="00D55017"/>
    <w:rsid w:val="00D60B21"/>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43CA6"/>
    <w:rsid w:val="00E51B0B"/>
    <w:rsid w:val="00E54B2C"/>
    <w:rsid w:val="00E550B4"/>
    <w:rsid w:val="00E57385"/>
    <w:rsid w:val="00E61FE7"/>
    <w:rsid w:val="00E634C0"/>
    <w:rsid w:val="00E73074"/>
    <w:rsid w:val="00E76013"/>
    <w:rsid w:val="00E9115C"/>
    <w:rsid w:val="00E91471"/>
    <w:rsid w:val="00E938B0"/>
    <w:rsid w:val="00EA4561"/>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E6DDDFD-B91E-924D-BCBA-940D04964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9</TotalTime>
  <Pages>14</Pages>
  <Words>22713</Words>
  <Characters>143093</Characters>
  <Application>Microsoft Office Word</Application>
  <DocSecurity>0</DocSecurity>
  <Lines>5723</Lines>
  <Paragraphs>50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55</cp:revision>
  <cp:lastPrinted>2018-01-28T18:21:00Z</cp:lastPrinted>
  <dcterms:created xsi:type="dcterms:W3CDTF">2017-12-19T14:59:00Z</dcterms:created>
  <dcterms:modified xsi:type="dcterms:W3CDTF">2018-02-24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